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BFBF18" w14:textId="35A9E50D" w:rsidR="00527C4A" w:rsidRDefault="00864EBA" w:rsidP="00527C4A">
      <w:pPr>
        <w:pStyle w:val="Heading1"/>
        <w:rPr>
          <w:shd w:val="clear" w:color="auto" w:fill="FFFFFF"/>
        </w:rPr>
      </w:pPr>
      <w:r>
        <w:rPr>
          <w:shd w:val="clear" w:color="auto" w:fill="FFFFFF"/>
        </w:rPr>
        <w:t>Advancing our knowledge of antigen processing with computational modelling, structural biology, and immunology</w:t>
      </w:r>
    </w:p>
    <w:p w14:paraId="51C4E9DB" w14:textId="0A4C5100" w:rsidR="009B7B87" w:rsidRDefault="009B7B87" w:rsidP="009B7B87"/>
    <w:p w14:paraId="2CCC29B2" w14:textId="5AA57D4C" w:rsidR="009B7B87" w:rsidRPr="00E16858" w:rsidRDefault="009B7B87" w:rsidP="009B7B87">
      <w:pPr>
        <w:rPr>
          <w:rFonts w:ascii="Calibri" w:hAnsi="Calibri" w:cs="Calibri"/>
        </w:rPr>
      </w:pPr>
      <w:r>
        <w:rPr>
          <w:rFonts w:ascii="Calibri" w:hAnsi="Calibri" w:cs="Calibri"/>
        </w:rPr>
        <w:t>Steven Turner</w:t>
      </w:r>
      <w:r>
        <w:rPr>
          <w:rFonts w:ascii="Calibri" w:hAnsi="Calibri" w:cs="Calibri"/>
          <w:vertAlign w:val="superscript"/>
        </w:rPr>
        <w:t>1,</w:t>
      </w:r>
      <w:r w:rsidR="00BE38E7">
        <w:rPr>
          <w:rFonts w:ascii="Calibri" w:hAnsi="Calibri" w:cs="Calibri"/>
          <w:vertAlign w:val="superscript"/>
        </w:rPr>
        <w:t>2</w:t>
      </w:r>
      <w:r>
        <w:rPr>
          <w:rFonts w:ascii="Calibri" w:hAnsi="Calibri" w:cs="Calibri"/>
        </w:rPr>
        <w:t>, Jonathan W. Essex</w:t>
      </w:r>
      <w:r w:rsidR="00BE38E7">
        <w:rPr>
          <w:rFonts w:ascii="Calibri" w:hAnsi="Calibri" w:cs="Calibri"/>
          <w:vertAlign w:val="superscript"/>
        </w:rPr>
        <w:t>2</w:t>
      </w:r>
      <w:r>
        <w:rPr>
          <w:rFonts w:ascii="Calibri" w:hAnsi="Calibri" w:cs="Calibri"/>
        </w:rPr>
        <w:t xml:space="preserve">, </w:t>
      </w:r>
      <w:r w:rsidR="00E16858">
        <w:rPr>
          <w:rFonts w:ascii="Calibri" w:hAnsi="Calibri" w:cs="Calibri"/>
        </w:rPr>
        <w:t>Tim Elliott</w:t>
      </w:r>
      <w:r w:rsidR="00E16858">
        <w:rPr>
          <w:rFonts w:ascii="Calibri" w:hAnsi="Calibri" w:cs="Calibri"/>
          <w:vertAlign w:val="superscript"/>
        </w:rPr>
        <w:t>3</w:t>
      </w:r>
    </w:p>
    <w:p w14:paraId="32DF4A35" w14:textId="77777777" w:rsidR="00BE38E7" w:rsidRPr="00BE38E7" w:rsidRDefault="00BE38E7" w:rsidP="00BE38E7">
      <w:pPr>
        <w:numPr>
          <w:ilvl w:val="0"/>
          <w:numId w:val="2"/>
        </w:numPr>
        <w:spacing w:after="0" w:line="240" w:lineRule="auto"/>
        <w:contextualSpacing/>
        <w:rPr>
          <w:rFonts w:ascii="Calibri" w:hAnsi="Calibri" w:cs="Calibri"/>
          <w:sz w:val="24"/>
          <w:szCs w:val="24"/>
          <w:vertAlign w:val="superscript"/>
        </w:rPr>
      </w:pPr>
      <w:r w:rsidRPr="00BE38E7">
        <w:rPr>
          <w:rFonts w:ascii="Calibri" w:hAnsi="Calibri" w:cs="Calibri"/>
          <w:sz w:val="24"/>
          <w:szCs w:val="24"/>
          <w:vertAlign w:val="superscript"/>
        </w:rPr>
        <w:t>Faculty of Medicine, University of Southampton, Southampton, UK</w:t>
      </w:r>
    </w:p>
    <w:p w14:paraId="057768A4" w14:textId="5E18B2AF" w:rsidR="00BE38E7" w:rsidRDefault="00BE38E7" w:rsidP="00BE38E7">
      <w:pPr>
        <w:numPr>
          <w:ilvl w:val="0"/>
          <w:numId w:val="2"/>
        </w:numPr>
        <w:spacing w:after="0" w:line="240" w:lineRule="auto"/>
        <w:contextualSpacing/>
        <w:rPr>
          <w:rFonts w:ascii="Calibri" w:hAnsi="Calibri" w:cs="Calibri"/>
          <w:sz w:val="24"/>
          <w:szCs w:val="24"/>
          <w:vertAlign w:val="superscript"/>
        </w:rPr>
      </w:pPr>
      <w:r w:rsidRPr="00BE38E7">
        <w:rPr>
          <w:rFonts w:ascii="Calibri" w:hAnsi="Calibri" w:cs="Calibri"/>
          <w:sz w:val="24"/>
          <w:szCs w:val="24"/>
          <w:vertAlign w:val="superscript"/>
        </w:rPr>
        <w:t>School of Chemistry, University of Southampton, Southampton UK</w:t>
      </w:r>
    </w:p>
    <w:p w14:paraId="748BD47D" w14:textId="343E7D98" w:rsidR="00D66060" w:rsidRPr="00BE38E7" w:rsidRDefault="00E61618" w:rsidP="00BE38E7">
      <w:pPr>
        <w:numPr>
          <w:ilvl w:val="0"/>
          <w:numId w:val="2"/>
        </w:numPr>
        <w:spacing w:after="0" w:line="240" w:lineRule="auto"/>
        <w:contextualSpacing/>
        <w:rPr>
          <w:rFonts w:ascii="Calibri" w:hAnsi="Calibri" w:cs="Calibri"/>
          <w:sz w:val="24"/>
          <w:szCs w:val="24"/>
          <w:vertAlign w:val="superscript"/>
        </w:rPr>
      </w:pPr>
      <w:r>
        <w:rPr>
          <w:rFonts w:ascii="Calibri" w:hAnsi="Calibri" w:cs="Calibri"/>
          <w:sz w:val="24"/>
          <w:szCs w:val="24"/>
          <w:vertAlign w:val="superscript"/>
        </w:rPr>
        <w:t xml:space="preserve">Oxford Cancer </w:t>
      </w:r>
      <w:r w:rsidR="00E16858" w:rsidRPr="00E16858">
        <w:rPr>
          <w:rFonts w:ascii="Calibri" w:hAnsi="Calibri" w:cs="Calibri"/>
          <w:sz w:val="24"/>
          <w:szCs w:val="24"/>
          <w:vertAlign w:val="superscript"/>
        </w:rPr>
        <w:t xml:space="preserve">Centre for Immuno-oncology, </w:t>
      </w:r>
      <w:r w:rsidR="004869D5">
        <w:rPr>
          <w:rFonts w:ascii="Calibri" w:hAnsi="Calibri" w:cs="Calibri"/>
          <w:sz w:val="24"/>
          <w:szCs w:val="24"/>
          <w:vertAlign w:val="superscript"/>
        </w:rPr>
        <w:t xml:space="preserve">and CAMS-Oxford Institute, </w:t>
      </w:r>
      <w:r w:rsidR="00E16858" w:rsidRPr="00E16858">
        <w:rPr>
          <w:rFonts w:ascii="Calibri" w:hAnsi="Calibri" w:cs="Calibri"/>
          <w:sz w:val="24"/>
          <w:szCs w:val="24"/>
          <w:vertAlign w:val="superscript"/>
        </w:rPr>
        <w:t>Nuffield Department of Medicine, University of Oxford, UK.</w:t>
      </w:r>
    </w:p>
    <w:p w14:paraId="1872FE68" w14:textId="77777777" w:rsidR="009B1050" w:rsidRPr="009B1050" w:rsidRDefault="009B1050" w:rsidP="009B1050"/>
    <w:p w14:paraId="0E4C0C77" w14:textId="617EBAC5" w:rsidR="00864EBA" w:rsidRDefault="00864EBA" w:rsidP="00864EBA">
      <w:pPr>
        <w:pStyle w:val="Heading2"/>
      </w:pPr>
      <w:r>
        <w:t>Abstract</w:t>
      </w:r>
    </w:p>
    <w:p w14:paraId="3B96DEE0" w14:textId="187275F7" w:rsidR="002522E8" w:rsidRDefault="00197698" w:rsidP="00864EBA">
      <w:r>
        <w:t xml:space="preserve">Antigen processing </w:t>
      </w:r>
      <w:r w:rsidR="00B56F6B">
        <w:t xml:space="preserve">is </w:t>
      </w:r>
      <w:r w:rsidR="00FC4E05">
        <w:t>an</w:t>
      </w:r>
      <w:r w:rsidR="00B56F6B">
        <w:t xml:space="preserve"> </w:t>
      </w:r>
      <w:r w:rsidR="009C755A">
        <w:t xml:space="preserve">immunological </w:t>
      </w:r>
      <w:r w:rsidR="00B56F6B">
        <w:t>mechanism by which</w:t>
      </w:r>
      <w:r w:rsidR="00771A06">
        <w:t xml:space="preserve"> </w:t>
      </w:r>
      <w:r w:rsidR="00241ABF">
        <w:t>intracellular</w:t>
      </w:r>
      <w:r w:rsidR="00765569">
        <w:t xml:space="preserve"> </w:t>
      </w:r>
      <w:r w:rsidR="00CC1909">
        <w:t>peptide</w:t>
      </w:r>
      <w:r w:rsidR="008C3056">
        <w:t xml:space="preserve">s </w:t>
      </w:r>
      <w:r w:rsidR="00241ABF">
        <w:t xml:space="preserve">are transported </w:t>
      </w:r>
      <w:r w:rsidR="00CC1909">
        <w:t>to the cell surface</w:t>
      </w:r>
      <w:r w:rsidR="00241ABF">
        <w:t xml:space="preserve"> </w:t>
      </w:r>
      <w:r w:rsidR="00EC4F0A">
        <w:t xml:space="preserve">while </w:t>
      </w:r>
      <w:r w:rsidR="00241ABF">
        <w:t xml:space="preserve">bound to Major </w:t>
      </w:r>
      <w:r w:rsidR="00A60C81">
        <w:t>Histocompatibility</w:t>
      </w:r>
      <w:r w:rsidR="00241ABF">
        <w:t xml:space="preserve"> Complex </w:t>
      </w:r>
      <w:r w:rsidR="00A60C81">
        <w:t>molecules, where</w:t>
      </w:r>
      <w:r w:rsidR="00E94FB9">
        <w:t xml:space="preserve"> they can be surveyed by circulating CD8</w:t>
      </w:r>
      <w:r w:rsidR="00E94FB9">
        <w:rPr>
          <w:vertAlign w:val="superscript"/>
        </w:rPr>
        <w:t xml:space="preserve">+ </w:t>
      </w:r>
      <w:r w:rsidR="00E94FB9">
        <w:t>or CD4</w:t>
      </w:r>
      <w:r w:rsidR="00E94FB9">
        <w:rPr>
          <w:vertAlign w:val="superscript"/>
        </w:rPr>
        <w:t>+</w:t>
      </w:r>
      <w:r w:rsidR="00E94FB9">
        <w:t xml:space="preserve"> T-cells</w:t>
      </w:r>
      <w:r w:rsidR="00AE36F9">
        <w:t>,</w:t>
      </w:r>
      <w:r w:rsidR="00E2491A">
        <w:t xml:space="preserve"> potentially triggering an immunological response.</w:t>
      </w:r>
      <w:r w:rsidR="00C246AF">
        <w:t xml:space="preserve"> </w:t>
      </w:r>
      <w:r w:rsidR="00AE36F9">
        <w:t>The antigen processing pathway is a complex multistage filter that refines a huge pool of potential peptide ligands derived from protein degradation into a smaller ensemble for surface presentation.</w:t>
      </w:r>
      <w:r w:rsidR="006D3808">
        <w:t xml:space="preserve"> Each stage presents unique challenges due to the </w:t>
      </w:r>
      <w:r w:rsidR="00EC4F0A">
        <w:t xml:space="preserve">number </w:t>
      </w:r>
      <w:r w:rsidR="006D3808">
        <w:t xml:space="preserve">of ligands, </w:t>
      </w:r>
      <w:r w:rsidR="00241ABF">
        <w:t xml:space="preserve">the </w:t>
      </w:r>
      <w:r w:rsidR="006D3808">
        <w:t xml:space="preserve">polymorphic nature of </w:t>
      </w:r>
      <w:r w:rsidR="00241ABF">
        <w:t xml:space="preserve">MHC and other </w:t>
      </w:r>
      <w:r w:rsidR="00EC4F0A">
        <w:t xml:space="preserve">protein </w:t>
      </w:r>
      <w:r w:rsidR="00241ABF">
        <w:t>constituents of the pathway</w:t>
      </w:r>
      <w:r w:rsidR="006D3808">
        <w:t xml:space="preserve"> and </w:t>
      </w:r>
      <w:r w:rsidR="00241ABF">
        <w:t>the</w:t>
      </w:r>
      <w:r w:rsidR="006D3808">
        <w:t xml:space="preserve"> nature of the interactions</w:t>
      </w:r>
      <w:r w:rsidR="00241ABF">
        <w:t xml:space="preserve"> between them</w:t>
      </w:r>
      <w:r w:rsidR="006D3808">
        <w:t xml:space="preserve">. </w:t>
      </w:r>
      <w:r w:rsidR="00C246AF">
        <w:t>Predicting the ensemble of displayed peptide</w:t>
      </w:r>
      <w:r w:rsidR="00226EDE">
        <w:t xml:space="preserve"> antigens, as well as their immunogenicity</w:t>
      </w:r>
      <w:r w:rsidR="00EC4F0A">
        <w:t>,</w:t>
      </w:r>
      <w:r w:rsidR="00226EDE">
        <w:t xml:space="preserve"> </w:t>
      </w:r>
      <w:r w:rsidR="00BC339E">
        <w:t xml:space="preserve">is critical for </w:t>
      </w:r>
      <w:r w:rsidR="00241ABF">
        <w:t xml:space="preserve">improving T cell </w:t>
      </w:r>
      <w:r w:rsidR="00F367AF">
        <w:t>vaccines</w:t>
      </w:r>
      <w:r w:rsidR="0090276D">
        <w:t xml:space="preserve"> against pathogens</w:t>
      </w:r>
      <w:r w:rsidR="00241ABF">
        <w:t xml:space="preserve"> and cancer</w:t>
      </w:r>
      <w:r w:rsidR="00931B3E">
        <w:t xml:space="preserve">. </w:t>
      </w:r>
      <w:r w:rsidR="00BC30A0">
        <w:t xml:space="preserve">Our predictive abilities have always been hindered by an incomplete </w:t>
      </w:r>
      <w:r w:rsidR="009222B7">
        <w:t xml:space="preserve">empirical </w:t>
      </w:r>
      <w:r w:rsidR="00BC30A0">
        <w:t xml:space="preserve">understanding of the </w:t>
      </w:r>
      <w:r w:rsidR="001E0458">
        <w:t>antigen processing</w:t>
      </w:r>
      <w:r w:rsidR="00241ABF">
        <w:t xml:space="preserve"> pathway</w:t>
      </w:r>
      <w:r w:rsidR="00373214">
        <w:t xml:space="preserve">. </w:t>
      </w:r>
      <w:r w:rsidR="002522E8">
        <w:t xml:space="preserve">In this review, we highlight the </w:t>
      </w:r>
      <w:r w:rsidR="001F499B">
        <w:t>role of computational</w:t>
      </w:r>
      <w:r w:rsidR="0024026A">
        <w:t xml:space="preserve"> and structural</w:t>
      </w:r>
      <w:r w:rsidR="001F499B">
        <w:t xml:space="preserve"> approaches</w:t>
      </w:r>
      <w:r w:rsidR="006931BF">
        <w:t xml:space="preserve"> </w:t>
      </w:r>
      <w:r w:rsidR="001F499B">
        <w:t>in improving our understanding of antigen processing</w:t>
      </w:r>
      <w:r w:rsidR="002753EA">
        <w:t xml:space="preserve">, </w:t>
      </w:r>
      <w:r w:rsidR="00EC4F0A">
        <w:t>including</w:t>
      </w:r>
      <w:r w:rsidR="002753EA">
        <w:t xml:space="preserve"> </w:t>
      </w:r>
      <w:r w:rsidR="00357D0D">
        <w:t>structural</w:t>
      </w:r>
      <w:r w:rsidR="00DD7AEB">
        <w:t xml:space="preserve"> biology</w:t>
      </w:r>
      <w:r w:rsidR="00357D0D">
        <w:t xml:space="preserve">, </w:t>
      </w:r>
      <w:r w:rsidR="00235E57">
        <w:t>computer</w:t>
      </w:r>
      <w:r w:rsidR="00AE36F9">
        <w:t xml:space="preserve"> </w:t>
      </w:r>
      <w:r w:rsidR="00874D36">
        <w:t>simulation,</w:t>
      </w:r>
      <w:r w:rsidR="00357D0D">
        <w:t xml:space="preserve"> and machine learning </w:t>
      </w:r>
      <w:r w:rsidR="004C7BE8">
        <w:t>techniques</w:t>
      </w:r>
      <w:r w:rsidR="00EC4F0A">
        <w:t>,</w:t>
      </w:r>
      <w:r w:rsidR="00241ABF">
        <w:t xml:space="preserve"> with a </w:t>
      </w:r>
      <w:r w:rsidR="00EC4F0A">
        <w:t xml:space="preserve">particular </w:t>
      </w:r>
      <w:r w:rsidR="00241ABF">
        <w:t>focus on the MHC</w:t>
      </w:r>
      <w:r w:rsidR="00B16509">
        <w:t>-</w:t>
      </w:r>
      <w:r w:rsidR="00241ABF">
        <w:t>I pathway</w:t>
      </w:r>
      <w:r w:rsidR="004C7BE8">
        <w:t>.</w:t>
      </w:r>
    </w:p>
    <w:p w14:paraId="5EA09A9C" w14:textId="58D08D6B" w:rsidR="00043D32" w:rsidRDefault="00F402E3" w:rsidP="00F402E3">
      <w:pPr>
        <w:pStyle w:val="Heading2"/>
      </w:pPr>
      <w:r>
        <w:t>Abbreviations</w:t>
      </w:r>
    </w:p>
    <w:p w14:paraId="58391661" w14:textId="392010AC" w:rsidR="00F402E3" w:rsidRPr="00346DEC" w:rsidRDefault="00F402E3" w:rsidP="00F402E3">
      <w:r w:rsidRPr="00346DEC">
        <w:t xml:space="preserve">MD = Molecular Dynamics, </w:t>
      </w:r>
      <w:r w:rsidR="00346DEC" w:rsidRPr="00346DEC">
        <w:t>MHC = Major His</w:t>
      </w:r>
      <w:r w:rsidR="00346DEC">
        <w:t>tocompatibility Complex,</w:t>
      </w:r>
      <w:r w:rsidR="0094657B">
        <w:t xml:space="preserve"> HLA = Human Leukocyte </w:t>
      </w:r>
      <w:r w:rsidR="00AE6EC8">
        <w:t>Antigen, TAP = Transporter associated with Antigen Processing</w:t>
      </w:r>
      <w:r w:rsidR="007578C6">
        <w:t>, PBG = Peptide</w:t>
      </w:r>
      <w:r w:rsidR="00C85AA4">
        <w:t xml:space="preserve"> </w:t>
      </w:r>
      <w:r w:rsidR="007578C6">
        <w:t>Binding Groove</w:t>
      </w:r>
      <w:r w:rsidR="00C85AA4">
        <w:t xml:space="preserve">, </w:t>
      </w:r>
      <w:r w:rsidR="00C85AA4">
        <w:rPr>
          <w:rFonts w:cstheme="minorHAnsi"/>
        </w:rPr>
        <w:t>β</w:t>
      </w:r>
      <w:r w:rsidR="00C85AA4">
        <w:t>2m = Beta-2-microglobulin</w:t>
      </w:r>
      <w:r w:rsidR="00AD70DB">
        <w:t>, PLC = Peptide Loading Complex</w:t>
      </w:r>
      <w:r w:rsidR="00892672">
        <w:t>, aa = amino acid</w:t>
      </w:r>
    </w:p>
    <w:p w14:paraId="1AE16C7E" w14:textId="6A6AA1B1" w:rsidR="00864EBA" w:rsidRDefault="00864EBA" w:rsidP="00864EBA">
      <w:pPr>
        <w:pStyle w:val="Heading2"/>
      </w:pPr>
      <w:r>
        <w:t>Introduction</w:t>
      </w:r>
      <w:r w:rsidR="002D2FA8">
        <w:t xml:space="preserve"> </w:t>
      </w:r>
    </w:p>
    <w:p w14:paraId="33C62B42" w14:textId="79617508" w:rsidR="001A4B71" w:rsidRDefault="005754C7" w:rsidP="00AE36F9">
      <w:r>
        <w:t xml:space="preserve">Activation of the </w:t>
      </w:r>
      <w:r w:rsidR="008A15DA">
        <w:t xml:space="preserve">T-cell mediated </w:t>
      </w:r>
      <w:r>
        <w:t xml:space="preserve">adaptive arm of the immune system relies upon </w:t>
      </w:r>
      <w:r w:rsidR="00EC4F0A">
        <w:t xml:space="preserve">transport </w:t>
      </w:r>
      <w:r>
        <w:t>of potential antigens within our cells to the cell surface</w:t>
      </w:r>
      <w:r w:rsidR="00AA3417">
        <w:t xml:space="preserve">. </w:t>
      </w:r>
      <w:r w:rsidR="00F73D29">
        <w:t xml:space="preserve">It is a longstanding challenge of the field to generate predictive models </w:t>
      </w:r>
      <w:r w:rsidR="00D211FC">
        <w:t>that</w:t>
      </w:r>
      <w:r w:rsidR="00815686">
        <w:t xml:space="preserve"> determine </w:t>
      </w:r>
      <w:r w:rsidR="00BA6166">
        <w:t>which antigens successfully traffic to the cell surface</w:t>
      </w:r>
      <w:r w:rsidR="004F665B">
        <w:t>, as these predictions can be used to evaluate potential neoantigen vaccine targets.</w:t>
      </w:r>
      <w:r w:rsidR="009A468F">
        <w:t xml:space="preserve"> </w:t>
      </w:r>
      <w:r w:rsidR="009361EC">
        <w:t>In this review we focus on the</w:t>
      </w:r>
      <w:r w:rsidR="00B50555">
        <w:t xml:space="preserve"> MHC Class I (MHC-I) </w:t>
      </w:r>
      <w:r w:rsidR="009361EC">
        <w:t>antigen processing pathway</w:t>
      </w:r>
      <w:r w:rsidR="00EC4F0A">
        <w:t>.</w:t>
      </w:r>
      <w:r w:rsidR="009361EC">
        <w:t xml:space="preserve"> </w:t>
      </w:r>
      <w:r w:rsidR="00EC4F0A">
        <w:t>H</w:t>
      </w:r>
      <w:r w:rsidR="009361EC">
        <w:t>owever</w:t>
      </w:r>
      <w:r w:rsidR="00EC4F0A">
        <w:t>,</w:t>
      </w:r>
      <w:r w:rsidR="009361EC">
        <w:t xml:space="preserve"> the MHC-II pathway has similar limitations and challenges for both ligand prediction and mechanistic understanding of peptide-selection.</w:t>
      </w:r>
      <w:r w:rsidR="000210C3">
        <w:t xml:space="preserve"> </w:t>
      </w:r>
    </w:p>
    <w:p w14:paraId="3DBE54CC" w14:textId="071CFB12" w:rsidR="005754C7" w:rsidRDefault="00BD7C3E" w:rsidP="00864EBA">
      <w:r>
        <w:t xml:space="preserve">Each class of MHC </w:t>
      </w:r>
      <w:r w:rsidR="009E1955">
        <w:t>has a distinct processing pathway for peptide acquisition and presentation onto the cell surface.</w:t>
      </w:r>
      <w:r w:rsidR="008317EC">
        <w:t xml:space="preserve"> </w:t>
      </w:r>
      <w:r w:rsidR="00530AEB">
        <w:t xml:space="preserve">MHC-I derives its </w:t>
      </w:r>
      <w:r w:rsidR="00BC0B17">
        <w:t xml:space="preserve">peptides from proteasomal degradation of recycled </w:t>
      </w:r>
      <w:r w:rsidR="00241ABF">
        <w:t xml:space="preserve">and </w:t>
      </w:r>
      <w:r w:rsidR="0055006C">
        <w:t>aberrantly</w:t>
      </w:r>
      <w:r w:rsidR="00241ABF">
        <w:t xml:space="preserve"> synthesised </w:t>
      </w:r>
      <w:r w:rsidR="00BC0B17">
        <w:t>cellular protein</w:t>
      </w:r>
      <w:r w:rsidR="005637F2">
        <w:t>s</w:t>
      </w:r>
      <w:r w:rsidR="004E012C">
        <w:t xml:space="preserve"> </w:t>
      </w:r>
      <w:r w:rsidR="00BC0A45">
        <w:fldChar w:fldCharType="begin">
          <w:fldData xml:space="preserve">PEVuZE5vdGU+PENpdGU+PEF1dGhvcj5TY2h1YmVydDwvQXV0aG9yPjxZZWFyPjIwMDA8L1llYXI+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</w:fldData>
        </w:fldChar>
      </w:r>
      <w:r w:rsidR="006C7E18">
        <w:instrText xml:space="preserve"> ADDIN EN.CITE </w:instrText>
      </w:r>
      <w:r w:rsidR="006C7E18">
        <w:fldChar w:fldCharType="begin">
          <w:fldData xml:space="preserve">PEVuZE5vdGU+PENpdGU+PEF1dGhvcj5TY2h1YmVydDwvQXV0aG9yPjxZZWFyPjIwMDA8L1llYXI+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</w:fldData>
        </w:fldChar>
      </w:r>
      <w:r w:rsidR="006C7E18">
        <w:instrText xml:space="preserve"> ADDIN EN.CITE.DATA </w:instrText>
      </w:r>
      <w:r w:rsidR="006C7E18">
        <w:fldChar w:fldCharType="end"/>
      </w:r>
      <w:r w:rsidR="00BC0A45">
        <w:fldChar w:fldCharType="separate"/>
      </w:r>
      <w:r w:rsidR="00BC0A45">
        <w:rPr>
          <w:noProof/>
        </w:rPr>
        <w:t>(1)</w:t>
      </w:r>
      <w:r w:rsidR="00BC0A45">
        <w:fldChar w:fldCharType="end"/>
      </w:r>
      <w:r w:rsidR="005637F2">
        <w:t xml:space="preserve">, which are transported into the endoplasmic reticulum by </w:t>
      </w:r>
      <w:r w:rsidR="0002574D">
        <w:t xml:space="preserve">the ABC transporter </w:t>
      </w:r>
      <w:r w:rsidR="005637F2">
        <w:t>TAP</w:t>
      </w:r>
      <w:r w:rsidR="00AE6EC8">
        <w:t xml:space="preserve">. </w:t>
      </w:r>
      <w:r w:rsidR="007878ED">
        <w:t>TAP associate</w:t>
      </w:r>
      <w:r w:rsidR="00115FBD">
        <w:t>s</w:t>
      </w:r>
      <w:r w:rsidR="007878ED">
        <w:t xml:space="preserve"> with other protein subunits of the peptide-loading complex</w:t>
      </w:r>
      <w:r w:rsidR="00115FBD">
        <w:t xml:space="preserve"> including ERp57, </w:t>
      </w:r>
      <w:r w:rsidR="000F5970">
        <w:t xml:space="preserve">tapasin, </w:t>
      </w:r>
      <w:r w:rsidR="00115FBD">
        <w:t xml:space="preserve">calreticulin, MHC-I heavy chain and </w:t>
      </w:r>
      <w:r w:rsidR="00584A76">
        <w:rPr>
          <w:rFonts w:cstheme="minorHAnsi"/>
        </w:rPr>
        <w:t>β</w:t>
      </w:r>
      <w:r w:rsidR="00584A76">
        <w:t>2m</w:t>
      </w:r>
      <w:r w:rsidR="005A009B">
        <w:t xml:space="preserve">, for which a low-resolution </w:t>
      </w:r>
      <w:r w:rsidR="004F5A53">
        <w:t>cryo-EM structure</w:t>
      </w:r>
      <w:r w:rsidR="00A27D9B">
        <w:t xml:space="preserve"> of the whole complex</w:t>
      </w:r>
      <w:r w:rsidR="004F5A53">
        <w:t xml:space="preserve"> has been published </w:t>
      </w:r>
      <w:r w:rsidR="003A4F21">
        <w:fldChar w:fldCharType="begin">
          <w:fldData xml:space="preserve">PEVuZE5vdGU+PENpdGU+PEF1dGhvcj5CbGVlczwvQXV0aG9yPjxZZWFyPjIwMTc8L1llYXI+PFJl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</w:fldData>
        </w:fldChar>
      </w:r>
      <w:r w:rsidR="006C7E18">
        <w:instrText xml:space="preserve"> ADDIN EN.CITE </w:instrText>
      </w:r>
      <w:r w:rsidR="006C7E18">
        <w:fldChar w:fldCharType="begin">
          <w:fldData xml:space="preserve">PEVuZE5vdGU+PENpdGU+PEF1dGhvcj5CbGVlczwvQXV0aG9yPjxZZWFyPjIwMTc8L1llYXI+PFJl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</w:fldData>
        </w:fldChar>
      </w:r>
      <w:r w:rsidR="006C7E18">
        <w:instrText xml:space="preserve"> ADDIN EN.CITE.DATA </w:instrText>
      </w:r>
      <w:r w:rsidR="006C7E18">
        <w:fldChar w:fldCharType="end"/>
      </w:r>
      <w:r w:rsidR="003A4F21">
        <w:fldChar w:fldCharType="separate"/>
      </w:r>
      <w:r w:rsidR="00BC0A45">
        <w:rPr>
          <w:noProof/>
        </w:rPr>
        <w:t>(2, 3)</w:t>
      </w:r>
      <w:r w:rsidR="003A4F21">
        <w:fldChar w:fldCharType="end"/>
      </w:r>
      <w:r w:rsidR="004F5A53">
        <w:t>.</w:t>
      </w:r>
      <w:r w:rsidR="003A19D6">
        <w:t xml:space="preserve"> </w:t>
      </w:r>
      <w:r w:rsidR="00F7059F">
        <w:t>After complete assembly of the PLC,</w:t>
      </w:r>
      <w:r w:rsidR="003A19D6">
        <w:t xml:space="preserve"> peptide ligands bind to the </w:t>
      </w:r>
      <w:r w:rsidR="003A19D6">
        <w:lastRenderedPageBreak/>
        <w:t xml:space="preserve">MHC-I </w:t>
      </w:r>
      <w:r w:rsidR="003A19D6">
        <w:rPr>
          <w:rFonts w:cstheme="minorHAnsi"/>
        </w:rPr>
        <w:t>α</w:t>
      </w:r>
      <w:r w:rsidR="003A19D6">
        <w:t>1-</w:t>
      </w:r>
      <w:r w:rsidR="003A19D6">
        <w:rPr>
          <w:rFonts w:cstheme="minorHAnsi"/>
        </w:rPr>
        <w:t>α</w:t>
      </w:r>
      <w:r w:rsidR="003A19D6">
        <w:t>2 domain peptide binding groove</w:t>
      </w:r>
      <w:r w:rsidR="00C666CD">
        <w:t xml:space="preserve">. </w:t>
      </w:r>
      <w:r w:rsidR="00BC0A45">
        <w:t>P</w:t>
      </w:r>
      <w:r w:rsidR="00584A76">
        <w:t>eptide binding</w:t>
      </w:r>
      <w:r w:rsidR="00842FDE">
        <w:t xml:space="preserve"> triggers </w:t>
      </w:r>
      <w:r w:rsidR="00584A76">
        <w:t>MHC-I dissociat</w:t>
      </w:r>
      <w:r w:rsidR="00842FDE">
        <w:t>ion</w:t>
      </w:r>
      <w:r w:rsidR="00584A76">
        <w:t xml:space="preserve"> </w:t>
      </w:r>
      <w:r w:rsidR="00F7059F">
        <w:t xml:space="preserve">from the PLC, </w:t>
      </w:r>
      <w:r w:rsidR="00584A76">
        <w:t xml:space="preserve">as a heterotrimeric </w:t>
      </w:r>
      <w:r w:rsidR="0096341F">
        <w:t xml:space="preserve">MHC-I </w:t>
      </w:r>
      <w:r w:rsidR="00584A76">
        <w:t>complex</w:t>
      </w:r>
      <w:r w:rsidR="00842FDE">
        <w:t xml:space="preserve"> that is subsequently </w:t>
      </w:r>
      <w:r w:rsidR="00103C63">
        <w:t>released into the secretory pathway via COPII vesicles</w:t>
      </w:r>
      <w:r w:rsidR="00B70223">
        <w:t>.</w:t>
      </w:r>
      <w:r w:rsidR="00BC0A45">
        <w:t xml:space="preserve"> Dissociation of low-affinity peptide</w:t>
      </w:r>
      <w:r w:rsidR="00F248F6">
        <w:t xml:space="preserve"> before trafficking past the medial </w:t>
      </w:r>
      <w:r w:rsidR="0084401F">
        <w:t>Golgi</w:t>
      </w:r>
      <w:r w:rsidR="00BC0A45">
        <w:t xml:space="preserve"> results in recycling of MHC-I back to the PLC through </w:t>
      </w:r>
      <w:proofErr w:type="spellStart"/>
      <w:r w:rsidR="00BC0A45">
        <w:t>reglycosylation</w:t>
      </w:r>
      <w:proofErr w:type="spellEnd"/>
      <w:r w:rsidR="00BC0A45">
        <w:t xml:space="preserve"> </w:t>
      </w:r>
      <w:r w:rsidR="00AD70DB">
        <w:t xml:space="preserve">of MHC-I heavy chain </w:t>
      </w:r>
      <w:r w:rsidR="00BC0A45">
        <w:t>by UGT1</w:t>
      </w:r>
      <w:r w:rsidR="00F248F6">
        <w:t>, allowing only optimally bound peptide-MHC complexes to survive to surface presentation</w:t>
      </w:r>
      <w:r w:rsidR="0025342A">
        <w:t xml:space="preserve"> </w:t>
      </w:r>
      <w:r w:rsidR="0025342A">
        <w:fldChar w:fldCharType="begin">
          <w:fldData xml:space="preserve">PEVuZE5vdGU+PENpdGU+PEF1dGhvcj5aaGFuZzwvQXV0aG9yPjxZZWFyPjIwMTE8L1llYXI+PFJl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</w:fldData>
        </w:fldChar>
      </w:r>
      <w:r w:rsidR="006C7E18">
        <w:instrText xml:space="preserve"> ADDIN EN.CITE </w:instrText>
      </w:r>
      <w:r w:rsidR="006C7E18">
        <w:fldChar w:fldCharType="begin">
          <w:fldData xml:space="preserve">PEVuZE5vdGU+PENpdGU+PEF1dGhvcj5aaGFuZzwvQXV0aG9yPjxZZWFyPjIwMTE8L1llYXI+PFJl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</w:fldData>
        </w:fldChar>
      </w:r>
      <w:r w:rsidR="006C7E18">
        <w:instrText xml:space="preserve"> ADDIN EN.CITE.DATA </w:instrText>
      </w:r>
      <w:r w:rsidR="006C7E18">
        <w:fldChar w:fldCharType="end"/>
      </w:r>
      <w:r w:rsidR="0025342A">
        <w:fldChar w:fldCharType="separate"/>
      </w:r>
      <w:r w:rsidR="0025342A">
        <w:rPr>
          <w:noProof/>
        </w:rPr>
        <w:t>(4-6)</w:t>
      </w:r>
      <w:r w:rsidR="0025342A">
        <w:fldChar w:fldCharType="end"/>
      </w:r>
      <w:r w:rsidR="00F248F6">
        <w:t>.</w:t>
      </w:r>
      <w:r w:rsidR="003C2F4D">
        <w:t xml:space="preserve"> </w:t>
      </w:r>
      <w:r w:rsidR="00AD70DB">
        <w:t xml:space="preserve">Further editing of the bound peptide can occur through interaction with TAPBPR, an ER-resident soluble tapasin homologue. </w:t>
      </w:r>
      <w:r w:rsidR="0084401F">
        <w:t>Peptide editing to sample and select high-affinity peptide can occur at three distinct stages of the antigen processing pathway, tapasin mediated within the PLC, independently after PLC dissociation</w:t>
      </w:r>
      <w:r w:rsidR="00AD70DB">
        <w:t>,</w:t>
      </w:r>
      <w:r w:rsidR="005C6152">
        <w:t xml:space="preserve"> and TAPBPR mediated (Figure 1). </w:t>
      </w:r>
      <w:r w:rsidR="005754C7">
        <w:t xml:space="preserve">The adaptive response is restricted in responding to only that which </w:t>
      </w:r>
      <w:r w:rsidR="00A60C81">
        <w:t>is presented</w:t>
      </w:r>
      <w:r w:rsidR="00F248F6">
        <w:t xml:space="preserve"> on the cell surface</w:t>
      </w:r>
      <w:r w:rsidR="005754C7">
        <w:t xml:space="preserve">, </w:t>
      </w:r>
      <w:r w:rsidR="00A60C81">
        <w:t>highlighting</w:t>
      </w:r>
      <w:r w:rsidR="005754C7">
        <w:t xml:space="preserve"> the importance of </w:t>
      </w:r>
      <w:r w:rsidR="00840E5B">
        <w:t xml:space="preserve">understanding or </w:t>
      </w:r>
      <w:r w:rsidR="005754C7">
        <w:t>controlling which peptide ligands survive the underlying</w:t>
      </w:r>
      <w:r w:rsidR="005F294C">
        <w:t xml:space="preserve"> antigen</w:t>
      </w:r>
      <w:r w:rsidR="005754C7">
        <w:t xml:space="preserve"> selection processes.</w:t>
      </w:r>
    </w:p>
    <w:p w14:paraId="55CFC329" w14:textId="4A573E2C" w:rsidR="001A4B71" w:rsidRDefault="001A4B71" w:rsidP="001A4B71">
      <w:r w:rsidRPr="003C1202">
        <w:t xml:space="preserve">Figure </w:t>
      </w:r>
      <w:r>
        <w:t>1</w:t>
      </w:r>
      <w:r w:rsidRPr="003C1202">
        <w:t xml:space="preserve"> – </w:t>
      </w:r>
      <w:r>
        <w:t>MHC-I Antigen Processing Pathway</w:t>
      </w:r>
    </w:p>
    <w:p w14:paraId="1E7EE758" w14:textId="51014813" w:rsidR="001A4B71" w:rsidRDefault="00A9799D" w:rsidP="001A4B71">
      <w:r>
        <w:rPr>
          <w:noProof/>
        </w:rPr>
        <w:drawing>
          <wp:inline distT="0" distB="0" distL="0" distR="0" wp14:anchorId="675B629B" wp14:editId="44672CF6">
            <wp:extent cx="5516238" cy="3811219"/>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28246" cy="3819515"/>
                    </a:xfrm>
                    <a:prstGeom prst="rect">
                      <a:avLst/>
                    </a:prstGeom>
                    <a:noFill/>
                    <a:ln>
                      <a:noFill/>
                    </a:ln>
                  </pic:spPr>
                </pic:pic>
              </a:graphicData>
            </a:graphic>
          </wp:inline>
        </w:drawing>
      </w:r>
    </w:p>
    <w:p w14:paraId="17A6ED80" w14:textId="4333D0A3" w:rsidR="001A4B71" w:rsidRPr="00EC4F0A" w:rsidRDefault="001A4B71" w:rsidP="00864EBA">
      <w:pPr>
        <w:rPr>
          <w:i/>
          <w:iCs/>
        </w:rPr>
      </w:pPr>
      <w:r>
        <w:rPr>
          <w:i/>
          <w:iCs/>
        </w:rPr>
        <w:t>Antigen Processing Pathway for MHC-I. Proteins are recycled into shorter peptides via the proteasome and further trimmed by cytosolic aminopeptidases. TAP1/2 transports peptides of optimal length and sequence preference into the ER, where they either directly bind MHC-I complexed with the PLC or dissociate for further trimming by ERAP1/2. MHC-I with bound peptide ligand dissociates from the PLC and can subsequently exchange independent of the PLC or have peptide exchange further catalysed by TAPBPR, depending on MHC-I allele and peptide ligand.</w:t>
      </w:r>
    </w:p>
    <w:p w14:paraId="3967FCB8" w14:textId="7795B704" w:rsidR="00F12814" w:rsidRDefault="00F12814" w:rsidP="00F12814">
      <w:pPr>
        <w:pStyle w:val="Heading2"/>
      </w:pPr>
      <w:r>
        <w:t>MHC-I peptide-selector function</w:t>
      </w:r>
    </w:p>
    <w:p w14:paraId="0F3589B5" w14:textId="39E004D1" w:rsidR="00294E76" w:rsidRDefault="00925982" w:rsidP="007778A0">
      <w:r>
        <w:t xml:space="preserve">The mechanism of peptide binding </w:t>
      </w:r>
      <w:r w:rsidR="00D90F10">
        <w:t xml:space="preserve">to MHC-I </w:t>
      </w:r>
      <w:r>
        <w:t>is not well understood</w:t>
      </w:r>
      <w:r w:rsidR="00D90F10">
        <w:t xml:space="preserve">. </w:t>
      </w:r>
      <w:r w:rsidR="00543A9E">
        <w:t>Crystal structures of MHC-I alleles</w:t>
      </w:r>
      <w:r w:rsidR="001827A2">
        <w:t xml:space="preserve"> across HLA-A,</w:t>
      </w:r>
      <w:r w:rsidR="0080042B">
        <w:t xml:space="preserve"> </w:t>
      </w:r>
      <w:r w:rsidR="001827A2">
        <w:t>B and C allotypes</w:t>
      </w:r>
      <w:r w:rsidR="00543A9E">
        <w:t xml:space="preserve"> </w:t>
      </w:r>
      <w:r w:rsidR="001827A2">
        <w:t>show remarkable structural similarity</w:t>
      </w:r>
      <w:r w:rsidR="004B2CF0">
        <w:t xml:space="preserve">, </w:t>
      </w:r>
      <w:r w:rsidR="0066182E">
        <w:t>whilst significant variation in</w:t>
      </w:r>
      <w:r w:rsidR="00C97D0B">
        <w:t xml:space="preserve"> sequence preference and intrinsic </w:t>
      </w:r>
      <w:r w:rsidR="00C75272">
        <w:t>peptide selector function</w:t>
      </w:r>
      <w:r w:rsidR="00155890">
        <w:t xml:space="preserve"> i.e., the a</w:t>
      </w:r>
      <w:r w:rsidR="00C75272">
        <w:t xml:space="preserve">bility to </w:t>
      </w:r>
      <w:r w:rsidR="00204B85">
        <w:t xml:space="preserve">independently </w:t>
      </w:r>
      <w:r w:rsidR="00C75272">
        <w:t xml:space="preserve">select </w:t>
      </w:r>
      <w:r w:rsidR="00F44878">
        <w:t xml:space="preserve">high affinity </w:t>
      </w:r>
      <w:r w:rsidR="00C75272">
        <w:t>peptide</w:t>
      </w:r>
      <w:r w:rsidR="00155890">
        <w:t xml:space="preserve"> in the absence of protein cofactors,</w:t>
      </w:r>
      <w:r w:rsidR="002E3D7F">
        <w:t xml:space="preserve"> </w:t>
      </w:r>
      <w:r w:rsidR="00A60BE3">
        <w:t>can still exist</w:t>
      </w:r>
      <w:r w:rsidR="00A80E54">
        <w:t xml:space="preserve"> </w:t>
      </w:r>
      <w:r w:rsidR="00A80E54">
        <w:fldChar w:fldCharType="begin"/>
      </w:r>
      <w:r w:rsidR="006C7E18">
        <w:instrText xml:space="preserve"> ADDIN EN.CITE &lt;EndNote&gt;&lt;Cite&gt;&lt;Author&gt;Bashirova&lt;/Author&gt;&lt;Year&gt;2020&lt;/Year&gt;&lt;RecNum&gt;22&lt;/RecNum&gt;&lt;DisplayText&gt;(7)&lt;/DisplayText&gt;&lt;record&gt;&lt;rec-number&gt;22&lt;/rec-number&gt;&lt;foreign-keys&gt;&lt;key app="EN" db-id="2d2wvfxvtavspdexwe8p2avsfsdveepfaxxf" timestamp="1637595173" guid="f7ce79db-f57b-4e33-9d59-61fab5d57cb4"&gt;22&lt;/key&gt;&lt;/foreign-keys&gt;&lt;ref-type name="Journal Article"&gt;17&lt;/ref-type&gt;&lt;contributors&gt;&lt;authors&gt;&lt;author&gt;Bashirova, Arman A.&lt;/author&gt;&lt;author&gt;Viard, Mathias&lt;/author&gt;&lt;author&gt;Naranbhai, Vivek&lt;/author&gt;&lt;author&gt;Grifoni, Alba&lt;/author&gt;&lt;author&gt;Garcia-Beltran, Wilfredo&lt;/author&gt;&lt;author&gt;Akdag, Marjan&lt;/author&gt;&lt;author&gt;Yuki, Yuko&lt;/author&gt;&lt;author&gt;Gao, Xiaojiang&lt;/author&gt;&lt;author&gt;O’hUigin, Colm&lt;/author&gt;&lt;author&gt;Raghavan, Malini&lt;/author&gt;&lt;author&gt;Wolinsky, Steven&lt;/author&gt;&lt;author&gt;Bream, Jay H.&lt;/author&gt;&lt;author&gt;Duggal, Priya&lt;/author&gt;&lt;author&gt;Martinson, Jeremy&lt;/author&gt;&lt;author&gt;Michael, Nelson L.&lt;/author&gt;&lt;author&gt;Kirk, Gregory D.&lt;/author&gt;&lt;author&gt;Buchbinder, Susan P.&lt;/author&gt;&lt;author&gt;Haas, David&lt;/author&gt;&lt;author&gt;Goedert, James J.&lt;/author&gt;&lt;author&gt;Deeks, Steven G.&lt;/author&gt;&lt;author&gt;Fellay, Jacques&lt;/author&gt;&lt;author&gt;Walker, Bruce&lt;/author&gt;&lt;author&gt;Goulder, Philip&lt;/author&gt;&lt;author&gt;Cresswell, Peter&lt;/author&gt;&lt;author&gt;Elliott, Tim&lt;/author&gt;&lt;author&gt;Sette, Alessandro&lt;/author&gt;&lt;author&gt;Carlson, Jonathan&lt;/author&gt;&lt;author&gt;Carrington, Mary&lt;/author&gt;&lt;/authors&gt;&lt;/contributors&gt;&lt;titles&gt;&lt;title&gt;HLA tapasin independence: broader peptide repertoire and HIV control&lt;/title&gt;&lt;secondary-title&gt;Proceedings of the National Academy of Sciences&lt;/secondary-title&gt;&lt;/titles&gt;&lt;periodical&gt;&lt;full-title&gt;Proceedings of the National Academy of Sciences&lt;/full-title&gt;&lt;/periodical&gt;&lt;pages&gt;28232-28238&lt;/pages&gt;&lt;volume&gt;117&lt;/volume&gt;&lt;number&gt;45&lt;/number&gt;&lt;dates&gt;&lt;year&gt;2020&lt;/year&gt;&lt;/dates&gt;&lt;urls&gt;&lt;related-urls&gt;&lt;url&gt;https://www.pnas.org/content/pnas/117/45/28232.full.pdf&lt;/url&gt;&lt;/related-urls&gt;&lt;/urls&gt;&lt;electronic-resource-num&gt;10.1073/pnas.2013554117&lt;/electronic-resource-num&gt;&lt;/record&gt;&lt;/Cite&gt;&lt;/EndNote&gt;</w:instrText>
      </w:r>
      <w:r w:rsidR="00A80E54">
        <w:fldChar w:fldCharType="separate"/>
      </w:r>
      <w:r w:rsidR="0025342A">
        <w:rPr>
          <w:noProof/>
        </w:rPr>
        <w:t>(7)</w:t>
      </w:r>
      <w:r w:rsidR="00A80E54">
        <w:fldChar w:fldCharType="end"/>
      </w:r>
      <w:r w:rsidR="00A60BE3">
        <w:t>.</w:t>
      </w:r>
      <w:r w:rsidR="006D3808">
        <w:t xml:space="preserve"> Evaluation of the peptide binding groove composition of MHC-I alleles, both in sequence and crystal structure, has been </w:t>
      </w:r>
      <w:r w:rsidR="000210C3">
        <w:t xml:space="preserve">historically </w:t>
      </w:r>
      <w:r w:rsidR="006D3808">
        <w:t xml:space="preserve">insufficient to completely predict the success of antigen presentation for all given ligands </w:t>
      </w:r>
      <w:r w:rsidR="000210C3">
        <w:fldChar w:fldCharType="begin"/>
      </w:r>
      <w:r w:rsidR="006C7E18">
        <w:instrText xml:space="preserve"> ADDIN EN.CITE &lt;EndNote&gt;&lt;Cite&gt;&lt;Author&gt;Zhang&lt;/Author&gt;&lt;Year&gt;2012&lt;/Year&gt;&lt;RecNum&gt;147&lt;/RecNum&gt;&lt;DisplayText&gt;(8)&lt;/DisplayText&gt;&lt;record&gt;&lt;rec-number&gt;147&lt;/rec-number&gt;&lt;foreign-keys&gt;&lt;key app="EN" db-id="2d2wvfxvtavspdexwe8p2avsfsdveepfaxxf" timestamp="1656938161" guid="62e81076-25e4-43c8-a5c5-554b76d3fdd4"&gt;147&lt;/key&gt;&lt;/foreign-keys&gt;&lt;ref-type name="Journal Article"&gt;17&lt;/ref-type&gt;&lt;contributors&gt;&lt;authors&gt;&lt;author&gt;Zhang, L.&lt;/author&gt;&lt;author&gt;Udaka, K.&lt;/author&gt;&lt;author&gt;Mamitsuka, H.&lt;/author&gt;&lt;author&gt;Zhu, S.&lt;/author&gt;&lt;/authors&gt;&lt;/contributors&gt;&lt;titles&gt;&lt;title&gt;Toward more accurate pan-specific MHC-peptide binding prediction: a review of current methods and tools&lt;/title&gt;&lt;secondary-title&gt;Briefings in Bioinformatics&lt;/secondary-title&gt;&lt;/titles&gt;&lt;periodical&gt;&lt;full-title&gt;Briefings in Bioinformatics&lt;/full-title&gt;&lt;/periodical&gt;&lt;pages&gt;350-364&lt;/pages&gt;&lt;volume&gt;13&lt;/volume&gt;&lt;number&gt;3&lt;/number&gt;&lt;dates&gt;&lt;year&gt;2012&lt;/year&gt;&lt;pub-dates&gt;&lt;date&gt;2012-05-01&lt;/date&gt;&lt;/pub-dates&gt;&lt;/dates&gt;&lt;publisher&gt;Oxford University Press (OUP)&lt;/publisher&gt;&lt;isbn&gt;1467-5463&lt;/isbn&gt;&lt;urls&gt;&lt;related-urls&gt;&lt;url&gt;https://academic.oup.com/bib/article-pdf/13/3/350/682012/bbr060.pdf&lt;/url&gt;&lt;/related-urls&gt;&lt;/urls&gt;&lt;electronic-resource-num&gt;10.1093/bib/bbr060&lt;/electronic-resource-num&gt;&lt;access-date&gt;2022-07-04T12:35:41&lt;/access-date&gt;&lt;/record&gt;&lt;/Cite&gt;&lt;/EndNote&gt;</w:instrText>
      </w:r>
      <w:r w:rsidR="000210C3">
        <w:fldChar w:fldCharType="separate"/>
      </w:r>
      <w:r w:rsidR="0025342A">
        <w:rPr>
          <w:noProof/>
        </w:rPr>
        <w:t>(8)</w:t>
      </w:r>
      <w:r w:rsidR="000210C3">
        <w:fldChar w:fldCharType="end"/>
      </w:r>
      <w:r w:rsidR="006D3808">
        <w:t>.</w:t>
      </w:r>
      <w:r w:rsidR="002E3D7F">
        <w:t xml:space="preserve"> </w:t>
      </w:r>
      <w:r w:rsidR="00C65A75">
        <w:t>A</w:t>
      </w:r>
      <w:r w:rsidR="009C2FE2">
        <w:t xml:space="preserve">s we only have crystal structures of </w:t>
      </w:r>
      <w:r w:rsidR="00315F4C">
        <w:t>the peptide-bound form of MHC-I</w:t>
      </w:r>
      <w:r w:rsidR="006177C4">
        <w:t>, which exists after peptide selection</w:t>
      </w:r>
      <w:r w:rsidR="00802310">
        <w:t xml:space="preserve"> and editing</w:t>
      </w:r>
      <w:r w:rsidR="006177C4">
        <w:t xml:space="preserve"> has</w:t>
      </w:r>
      <w:r w:rsidR="006168A5">
        <w:t xml:space="preserve"> already</w:t>
      </w:r>
      <w:r w:rsidR="006177C4">
        <w:t xml:space="preserve"> occurred</w:t>
      </w:r>
      <w:r w:rsidR="00C65A75">
        <w:t xml:space="preserve">, the relevant conformations and dynamics of the peptide selector function may only be observed in the </w:t>
      </w:r>
      <w:r w:rsidR="002E70E6">
        <w:t>elusive peptide-deficient state</w:t>
      </w:r>
      <w:r w:rsidR="005C6152">
        <w:t xml:space="preserve">. </w:t>
      </w:r>
      <w:r w:rsidR="005D5E4A">
        <w:t xml:space="preserve">The </w:t>
      </w:r>
      <w:r w:rsidR="00294E76">
        <w:t xml:space="preserve">conceptual </w:t>
      </w:r>
      <w:r w:rsidR="005D5E4A">
        <w:t>existence of a peptide-receptive intermediate state or ensemble of states responsible for the peptide-selector function was suggested through kinetic studies years ago</w:t>
      </w:r>
      <w:r w:rsidR="006168A5">
        <w:t xml:space="preserve"> </w:t>
      </w:r>
      <w:r w:rsidR="006168A5">
        <w:fldChar w:fldCharType="begin">
          <w:fldData xml:space="preserve">PEVuZE5vdGU+PENpdGU+PEF1dGhvcj5TcHJpbmdlcjwvQXV0aG9yPjxZZWFyPjE5OTg8L1llYXI+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</w:fldData>
        </w:fldChar>
      </w:r>
      <w:r w:rsidR="006C7E18">
        <w:instrText xml:space="preserve"> ADDIN EN.CITE </w:instrText>
      </w:r>
      <w:r w:rsidR="006C7E18">
        <w:fldChar w:fldCharType="begin">
          <w:fldData xml:space="preserve">PEVuZE5vdGU+PENpdGU+PEF1dGhvcj5TcHJpbmdlcjwvQXV0aG9yPjxZZWFyPjE5OTg8L1llYXI+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</w:fldData>
        </w:fldChar>
      </w:r>
      <w:r w:rsidR="006C7E18">
        <w:instrText xml:space="preserve"> ADDIN EN.CITE.DATA </w:instrText>
      </w:r>
      <w:r w:rsidR="006C7E18">
        <w:fldChar w:fldCharType="end"/>
      </w:r>
      <w:r w:rsidR="006168A5">
        <w:fldChar w:fldCharType="separate"/>
      </w:r>
      <w:r w:rsidR="0025342A">
        <w:rPr>
          <w:noProof/>
        </w:rPr>
        <w:t>(9, 10)</w:t>
      </w:r>
      <w:r w:rsidR="006168A5">
        <w:fldChar w:fldCharType="end"/>
      </w:r>
      <w:r w:rsidR="006168A5">
        <w:t>.</w:t>
      </w:r>
      <w:r w:rsidR="005D5E4A">
        <w:t xml:space="preserve"> </w:t>
      </w:r>
      <w:r w:rsidR="0025342A">
        <w:t xml:space="preserve">The peptide </w:t>
      </w:r>
      <w:r w:rsidR="00251F8D">
        <w:t xml:space="preserve">selector function has been investigated through many </w:t>
      </w:r>
      <w:r w:rsidR="001930CA">
        <w:t>simulation-based</w:t>
      </w:r>
      <w:r w:rsidR="00251F8D">
        <w:t xml:space="preserve"> studies over the last 20+ years</w:t>
      </w:r>
      <w:r w:rsidR="00586B2D">
        <w:t xml:space="preserve">, as only through computational perturbation of existing peptide-bound structures can we create an atomistic model for a peptide-deficient </w:t>
      </w:r>
      <w:r w:rsidR="005C6152">
        <w:t xml:space="preserve">conformation </w:t>
      </w:r>
      <w:r w:rsidR="00586B2D">
        <w:t>and potentially</w:t>
      </w:r>
      <w:r w:rsidR="00E5017C">
        <w:t xml:space="preserve"> sample the</w:t>
      </w:r>
      <w:r w:rsidR="00586B2D">
        <w:t xml:space="preserve"> peptide-receptive </w:t>
      </w:r>
      <w:r w:rsidR="00E5017C">
        <w:t>state</w:t>
      </w:r>
      <w:r w:rsidR="005C6152">
        <w:t>.</w:t>
      </w:r>
      <w:r w:rsidR="00251F8D" w:rsidRPr="00B01B57">
        <w:rPr>
          <w:color w:val="FF0000"/>
        </w:rPr>
        <w:t xml:space="preserve"> </w:t>
      </w:r>
      <w:r w:rsidR="00251F8D">
        <w:t xml:space="preserve">Our capacity to extensively sample the conformational ensemble of protein systems has improved </w:t>
      </w:r>
      <w:r w:rsidR="002E70E6">
        <w:t xml:space="preserve">dramatically </w:t>
      </w:r>
      <w:r w:rsidR="00251F8D">
        <w:t xml:space="preserve">through </w:t>
      </w:r>
      <w:r w:rsidR="002E70E6">
        <w:t xml:space="preserve">the </w:t>
      </w:r>
      <w:r w:rsidR="00251F8D">
        <w:t>creation of large-scale H</w:t>
      </w:r>
      <w:r w:rsidR="00DF0801">
        <w:t>igh-</w:t>
      </w:r>
      <w:r w:rsidR="00251F8D">
        <w:t>P</w:t>
      </w:r>
      <w:r w:rsidR="00DF0801">
        <w:t>erformance computing</w:t>
      </w:r>
      <w:r w:rsidR="00251F8D">
        <w:t xml:space="preserve"> systems and</w:t>
      </w:r>
      <w:r w:rsidR="008914E2">
        <w:t xml:space="preserve"> the</w:t>
      </w:r>
      <w:r w:rsidR="00251F8D">
        <w:t xml:space="preserve"> development of enhanced-sampling methods</w:t>
      </w:r>
      <w:r w:rsidR="00282901">
        <w:t xml:space="preserve">, yet </w:t>
      </w:r>
      <w:r w:rsidR="00A27D9B">
        <w:t xml:space="preserve">the consistency of reported </w:t>
      </w:r>
      <w:r w:rsidR="0096741D">
        <w:t>simulations o</w:t>
      </w:r>
      <w:r w:rsidR="000013F0">
        <w:t>n</w:t>
      </w:r>
      <w:r w:rsidR="0096741D">
        <w:t xml:space="preserve"> the peptide-deficient state of MHC-I </w:t>
      </w:r>
      <w:r w:rsidR="00D0179D">
        <w:t xml:space="preserve">have failed to recover a </w:t>
      </w:r>
      <w:r w:rsidR="000013F0">
        <w:t xml:space="preserve">definitive </w:t>
      </w:r>
      <w:r w:rsidR="00D0179D">
        <w:t>peptide-selection mechanism</w:t>
      </w:r>
      <w:r w:rsidR="00750069">
        <w:t xml:space="preserve"> </w:t>
      </w:r>
      <w:r w:rsidR="000210C3">
        <w:t xml:space="preserve">to date </w:t>
      </w:r>
      <w:r w:rsidR="00750069">
        <w:fldChar w:fldCharType="begin">
          <w:fldData xml:space="preserve">PEVuZE5vdGU+PENpdGU+PEF1dGhvcj5CYWlsZXk8L0F1dGhvcj48WWVhcj4yMDE1PC9ZZWFyPjxS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</w:fldData>
        </w:fldChar>
      </w:r>
      <w:r w:rsidR="006C7E18">
        <w:instrText xml:space="preserve"> ADDIN EN.CITE </w:instrText>
      </w:r>
      <w:r w:rsidR="006C7E18">
        <w:fldChar w:fldCharType="begin">
          <w:fldData xml:space="preserve">PEVuZE5vdGU+PENpdGU+PEF1dGhvcj5CYWlsZXk8L0F1dGhvcj48WWVhcj4yMDE1PC9ZZWFyPjxS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</w:fldData>
        </w:fldChar>
      </w:r>
      <w:r w:rsidR="006C7E18">
        <w:instrText xml:space="preserve"> ADDIN EN.CITE.DATA </w:instrText>
      </w:r>
      <w:r w:rsidR="006C7E18">
        <w:fldChar w:fldCharType="end"/>
      </w:r>
      <w:r w:rsidR="00750069">
        <w:fldChar w:fldCharType="separate"/>
      </w:r>
      <w:r w:rsidR="0025342A">
        <w:rPr>
          <w:noProof/>
        </w:rPr>
        <w:t>(11, 12)</w:t>
      </w:r>
      <w:r w:rsidR="00750069">
        <w:fldChar w:fldCharType="end"/>
      </w:r>
      <w:r w:rsidR="00750069">
        <w:t>.</w:t>
      </w:r>
      <w:r w:rsidR="003E1FFF">
        <w:t xml:space="preserve"> </w:t>
      </w:r>
      <w:r w:rsidR="000210C3">
        <w:t xml:space="preserve">This peptide-selector function is generally considered under two conditions, an independent selector function by which certain MHC-I alleles are capable of binding high-affinity peptide-ligand without external cofactors, and a Tapasin/TAPBPR mediated peptide-selector function in which these protein cofactors provide some form of assistance in selecting high-affinity peptide </w:t>
      </w:r>
      <w:r w:rsidR="000210C3">
        <w:fldChar w:fldCharType="begin"/>
      </w:r>
      <w:r w:rsidR="006C7E18">
        <w:instrText xml:space="preserve"> ADDIN EN.CITE &lt;EndNote&gt;&lt;Cite&gt;&lt;Author&gt;Bashirova&lt;/Author&gt;&lt;Year&gt;2020&lt;/Year&gt;&lt;RecNum&gt;22&lt;/RecNum&gt;&lt;DisplayText&gt;(7)&lt;/DisplayText&gt;&lt;record&gt;&lt;rec-number&gt;22&lt;/rec-number&gt;&lt;foreign-keys&gt;&lt;key app="EN" db-id="2d2wvfxvtavspdexwe8p2avsfsdveepfaxxf" timestamp="1637595173" guid="f7ce79db-f57b-4e33-9d59-61fab5d57cb4"&gt;22&lt;/key&gt;&lt;/foreign-keys&gt;&lt;ref-type name="Journal Article"&gt;17&lt;/ref-type&gt;&lt;contributors&gt;&lt;authors&gt;&lt;author&gt;Bashirova, Arman A.&lt;/author&gt;&lt;author&gt;Viard, Mathias&lt;/author&gt;&lt;author&gt;Naranbhai, Vivek&lt;/author&gt;&lt;author&gt;Grifoni, Alba&lt;/author&gt;&lt;author&gt;Garcia-Beltran, Wilfredo&lt;/author&gt;&lt;author&gt;Akdag, Marjan&lt;/author&gt;&lt;author&gt;Yuki, Yuko&lt;/author&gt;&lt;author&gt;Gao, Xiaojiang&lt;/author&gt;&lt;author&gt;O’hUigin, Colm&lt;/author&gt;&lt;author&gt;Raghavan, Malini&lt;/author&gt;&lt;author&gt;Wolinsky, Steven&lt;/author&gt;&lt;author&gt;Bream, Jay H.&lt;/author&gt;&lt;author&gt;Duggal, Priya&lt;/author&gt;&lt;author&gt;Martinson, Jeremy&lt;/author&gt;&lt;author&gt;Michael, Nelson L.&lt;/author&gt;&lt;author&gt;Kirk, Gregory D.&lt;/author&gt;&lt;author&gt;Buchbinder, Susan P.&lt;/author&gt;&lt;author&gt;Haas, David&lt;/author&gt;&lt;author&gt;Goedert, James J.&lt;/author&gt;&lt;author&gt;Deeks, Steven G.&lt;/author&gt;&lt;author&gt;Fellay, Jacques&lt;/author&gt;&lt;author&gt;Walker, Bruce&lt;/author&gt;&lt;author&gt;Goulder, Philip&lt;/author&gt;&lt;author&gt;Cresswell, Peter&lt;/author&gt;&lt;author&gt;Elliott, Tim&lt;/author&gt;&lt;author&gt;Sette, Alessandro&lt;/author&gt;&lt;author&gt;Carlson, Jonathan&lt;/author&gt;&lt;author&gt;Carrington, Mary&lt;/author&gt;&lt;/authors&gt;&lt;/contributors&gt;&lt;titles&gt;&lt;title&gt;HLA tapasin independence: broader peptide repertoire and HIV control&lt;/title&gt;&lt;secondary-title&gt;Proceedings of the National Academy of Sciences&lt;/secondary-title&gt;&lt;/titles&gt;&lt;periodical&gt;&lt;full-title&gt;Proceedings of the National Academy of Sciences&lt;/full-title&gt;&lt;/periodical&gt;&lt;pages&gt;28232-28238&lt;/pages&gt;&lt;volume&gt;117&lt;/volume&gt;&lt;number&gt;45&lt;/number&gt;&lt;dates&gt;&lt;year&gt;2020&lt;/year&gt;&lt;/dates&gt;&lt;urls&gt;&lt;related-urls&gt;&lt;url&gt;https://www.pnas.org/content/pnas/117/45/28232.full.pdf&lt;/url&gt;&lt;/related-urls&gt;&lt;/urls&gt;&lt;electronic-resource-num&gt;10.1073/pnas.2013554117&lt;/electronic-resource-num&gt;&lt;/record&gt;&lt;/Cite&gt;&lt;/EndNote&gt;</w:instrText>
      </w:r>
      <w:r w:rsidR="000210C3">
        <w:fldChar w:fldCharType="separate"/>
      </w:r>
      <w:r w:rsidR="0025342A">
        <w:rPr>
          <w:noProof/>
        </w:rPr>
        <w:t>(7)</w:t>
      </w:r>
      <w:r w:rsidR="000210C3">
        <w:fldChar w:fldCharType="end"/>
      </w:r>
      <w:r w:rsidR="000210C3">
        <w:t xml:space="preserve">. </w:t>
      </w:r>
      <w:r w:rsidR="00A501EF">
        <w:t xml:space="preserve">Several mechanisms have been proposed to describe the critical features of MHC-I peptide-selector function </w:t>
      </w:r>
      <w:proofErr w:type="gramStart"/>
      <w:r w:rsidR="00A501EF">
        <w:t>as a result of</w:t>
      </w:r>
      <w:proofErr w:type="gramEnd"/>
      <w:r w:rsidR="00A501EF">
        <w:t xml:space="preserve"> </w:t>
      </w:r>
      <w:r w:rsidR="00155890">
        <w:t xml:space="preserve">both </w:t>
      </w:r>
      <w:r w:rsidR="00A501EF">
        <w:t>MD simulation</w:t>
      </w:r>
      <w:r w:rsidR="00155890">
        <w:t xml:space="preserve"> and biochemical experiments</w:t>
      </w:r>
      <w:r w:rsidR="000210C3">
        <w:t>.</w:t>
      </w:r>
      <w:r w:rsidR="00A501EF">
        <w:t xml:space="preserve"> These implicated mechanisms include the </w:t>
      </w:r>
      <w:r w:rsidR="00A501EF" w:rsidRPr="00A9433F">
        <w:rPr>
          <w:rFonts w:cstheme="minorHAnsi"/>
        </w:rPr>
        <w:t>α</w:t>
      </w:r>
      <w:r w:rsidR="005C6152">
        <w:rPr>
          <w:vertAlign w:val="subscript"/>
        </w:rPr>
        <w:t>2-1</w:t>
      </w:r>
      <w:r w:rsidR="005C6152">
        <w:t xml:space="preserve"> </w:t>
      </w:r>
      <w:r w:rsidR="00A501EF" w:rsidRPr="00A9433F">
        <w:t>helix</w:t>
      </w:r>
      <w:r w:rsidR="00A501EF">
        <w:t xml:space="preserve"> </w:t>
      </w:r>
      <w:r w:rsidR="00A501EF">
        <w:fldChar w:fldCharType="begin">
          <w:fldData xml:space="preserve">PEVuZE5vdGU+PENpdGU+PEF1dGhvcj5CYWlsZXk8L0F1dGhvcj48WWVhcj4yMDE1PC9ZZWFyPjxS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</w:fldData>
        </w:fldChar>
      </w:r>
      <w:r w:rsidR="006C7E18">
        <w:instrText xml:space="preserve"> ADDIN EN.CITE </w:instrText>
      </w:r>
      <w:r w:rsidR="006C7E18">
        <w:fldChar w:fldCharType="begin">
          <w:fldData xml:space="preserve">PEVuZE5vdGU+PENpdGU+PEF1dGhvcj5CYWlsZXk8L0F1dGhvcj48WWVhcj4yMDE1PC9ZZWFyPjxS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</w:fldData>
        </w:fldChar>
      </w:r>
      <w:r w:rsidR="006C7E18">
        <w:instrText xml:space="preserve"> ADDIN EN.CITE.DATA </w:instrText>
      </w:r>
      <w:r w:rsidR="006C7E18">
        <w:fldChar w:fldCharType="end"/>
      </w:r>
      <w:r w:rsidR="00A501EF">
        <w:fldChar w:fldCharType="separate"/>
      </w:r>
      <w:r w:rsidR="0025342A">
        <w:rPr>
          <w:noProof/>
        </w:rPr>
        <w:t>(11, 13)</w:t>
      </w:r>
      <w:r w:rsidR="00A501EF">
        <w:fldChar w:fldCharType="end"/>
      </w:r>
      <w:r w:rsidR="00A501EF">
        <w:t>, 3</w:t>
      </w:r>
      <w:r w:rsidR="00A501EF">
        <w:rPr>
          <w:vertAlign w:val="subscript"/>
        </w:rPr>
        <w:t>10</w:t>
      </w:r>
      <w:r w:rsidR="00A501EF">
        <w:t xml:space="preserve"> helix </w:t>
      </w:r>
      <w:r w:rsidR="00A501EF">
        <w:fldChar w:fldCharType="begin">
          <w:fldData xml:space="preserve">PEVuZE5vdGU+PENpdGU+PEF1dGhvcj5NYWdlPC9BdXRob3I+PFllYXI+MjAxMzwvWWVhcj48UmVj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=
</w:fldData>
        </w:fldChar>
      </w:r>
      <w:r w:rsidR="006C7E18">
        <w:instrText xml:space="preserve"> ADDIN EN.CITE </w:instrText>
      </w:r>
      <w:r w:rsidR="006C7E18">
        <w:fldChar w:fldCharType="begin">
          <w:fldData xml:space="preserve">PEVuZE5vdGU+PENpdGU+PEF1dGhvcj5NYWdlPC9BdXRob3I+PFllYXI+MjAxMzwvWWVhcj48UmVj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=
</w:fldData>
        </w:fldChar>
      </w:r>
      <w:r w:rsidR="006C7E18">
        <w:instrText xml:space="preserve"> ADDIN EN.CITE.DATA </w:instrText>
      </w:r>
      <w:r w:rsidR="006C7E18">
        <w:fldChar w:fldCharType="end"/>
      </w:r>
      <w:r w:rsidR="00A501EF">
        <w:fldChar w:fldCharType="separate"/>
      </w:r>
      <w:r w:rsidR="0025342A">
        <w:rPr>
          <w:noProof/>
        </w:rPr>
        <w:t>(14)</w:t>
      </w:r>
      <w:r w:rsidR="00A501EF">
        <w:fldChar w:fldCharType="end"/>
      </w:r>
      <w:r w:rsidR="00A501EF">
        <w:t xml:space="preserve">, Y84 flip </w:t>
      </w:r>
      <w:r w:rsidR="00A501EF">
        <w:fldChar w:fldCharType="begin">
          <w:fldData xml:space="preserve">PEVuZE5vdGU+PENpdGU+PEF1dGhvcj5NY1NoYW48L0F1dGhvcj48WWVhcj4yMDE4PC9ZZWFyPjxS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</w:fldData>
        </w:fldChar>
      </w:r>
      <w:r w:rsidR="006C7E18">
        <w:instrText xml:space="preserve"> ADDIN EN.CITE </w:instrText>
      </w:r>
      <w:r w:rsidR="006C7E18">
        <w:fldChar w:fldCharType="begin">
          <w:fldData xml:space="preserve">PEVuZE5vdGU+PENpdGU+PEF1dGhvcj5NY1NoYW48L0F1dGhvcj48WWVhcj4yMDE4PC9ZZWFyPjxS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</w:fldData>
        </w:fldChar>
      </w:r>
      <w:r w:rsidR="006C7E18">
        <w:instrText xml:space="preserve"> ADDIN EN.CITE.DATA </w:instrText>
      </w:r>
      <w:r w:rsidR="006C7E18">
        <w:fldChar w:fldCharType="end"/>
      </w:r>
      <w:r w:rsidR="00A501EF">
        <w:fldChar w:fldCharType="separate"/>
      </w:r>
      <w:r w:rsidR="006C7E18">
        <w:rPr>
          <w:noProof/>
        </w:rPr>
        <w:t>(13, 15)</w:t>
      </w:r>
      <w:r w:rsidR="00A501EF">
        <w:fldChar w:fldCharType="end"/>
      </w:r>
      <w:r w:rsidR="00A501EF">
        <w:t xml:space="preserve">, jack-hairpin </w:t>
      </w:r>
      <w:r w:rsidR="00A501EF">
        <w:fldChar w:fldCharType="begin">
          <w:fldData xml:space="preserve">PEVuZE5vdGU+PENpdGU+PEF1dGhvcj5YdTwvQXV0aG9yPjxZZWFyPjIwMjI8L1llYXI+PFJlY051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</w:fldData>
        </w:fldChar>
      </w:r>
      <w:r w:rsidR="006C7E18">
        <w:instrText xml:space="preserve"> ADDIN EN.CITE </w:instrText>
      </w:r>
      <w:r w:rsidR="006C7E18">
        <w:fldChar w:fldCharType="begin">
          <w:fldData xml:space="preserve">PEVuZE5vdGU+PENpdGU+PEF1dGhvcj5YdTwvQXV0aG9yPjxZZWFyPjIwMjI8L1llYXI+PFJlY051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</w:fldData>
        </w:fldChar>
      </w:r>
      <w:r w:rsidR="006C7E18">
        <w:instrText xml:space="preserve"> ADDIN EN.CITE.DATA </w:instrText>
      </w:r>
      <w:r w:rsidR="006C7E18">
        <w:fldChar w:fldCharType="end"/>
      </w:r>
      <w:r w:rsidR="00A501EF">
        <w:fldChar w:fldCharType="separate"/>
      </w:r>
      <w:r w:rsidR="006C7E18">
        <w:rPr>
          <w:noProof/>
        </w:rPr>
        <w:t>(16, 17)</w:t>
      </w:r>
      <w:r w:rsidR="00A501EF">
        <w:fldChar w:fldCharType="end"/>
      </w:r>
      <w:r w:rsidR="00A501EF">
        <w:t xml:space="preserve"> and Tapasin scoop-loop/editing loop </w:t>
      </w:r>
      <w:r w:rsidR="00A501EF">
        <w:fldChar w:fldCharType="begin">
          <w:fldData xml:space="preserve">PEVuZE5vdGU+PENpdGU+PEF1dGhvcj5NY1NoYW48L0F1dGhvcj48WWVhcj4yMDIxPC9ZZWFyPjxS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</w:fldData>
        </w:fldChar>
      </w:r>
      <w:r w:rsidR="00406767">
        <w:instrText xml:space="preserve"> ADDIN EN.CITE </w:instrText>
      </w:r>
      <w:r w:rsidR="00406767">
        <w:fldChar w:fldCharType="begin">
          <w:fldData xml:space="preserve">PEVuZE5vdGU+PENpdGU+PEF1dGhvcj5NY1NoYW48L0F1dGhvcj48WWVhcj4yMDIxPC9ZZWFyPjxS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</w:fldData>
        </w:fldChar>
      </w:r>
      <w:r w:rsidR="00406767">
        <w:instrText xml:space="preserve"> ADDIN EN.CITE.DATA </w:instrText>
      </w:r>
      <w:r w:rsidR="00406767">
        <w:fldChar w:fldCharType="end"/>
      </w:r>
      <w:r w:rsidR="00A501EF">
        <w:fldChar w:fldCharType="separate"/>
      </w:r>
      <w:r w:rsidR="006C7E18">
        <w:rPr>
          <w:noProof/>
        </w:rPr>
        <w:t>(17-19)</w:t>
      </w:r>
      <w:r w:rsidR="00A501EF">
        <w:fldChar w:fldCharType="end"/>
      </w:r>
      <w:r w:rsidR="00A501EF">
        <w:t>, each depicted graphically in Figure 2 where possible.</w:t>
      </w:r>
      <w:r w:rsidR="00B2406F">
        <w:t xml:space="preserve"> Yet none of these </w:t>
      </w:r>
      <w:r w:rsidR="002E70E6">
        <w:t xml:space="preserve">mechanisms </w:t>
      </w:r>
      <w:r w:rsidR="00B2406F">
        <w:t xml:space="preserve">provide a satisfactory </w:t>
      </w:r>
      <w:r w:rsidR="00E5017C">
        <w:t>solution</w:t>
      </w:r>
      <w:r w:rsidR="00B2406F">
        <w:t xml:space="preserve"> to</w:t>
      </w:r>
      <w:r w:rsidR="00E5017C">
        <w:t xml:space="preserve"> explain</w:t>
      </w:r>
      <w:r w:rsidR="00B2406F">
        <w:t xml:space="preserve"> the variab</w:t>
      </w:r>
      <w:r w:rsidR="005C6152">
        <w:t>le</w:t>
      </w:r>
      <w:r w:rsidR="00B2406F">
        <w:t xml:space="preserve"> intrinsic peptide selector function between alleles.</w:t>
      </w:r>
      <w:r w:rsidR="00A501EF">
        <w:t xml:space="preserve"> </w:t>
      </w:r>
    </w:p>
    <w:p w14:paraId="4BE489C9" w14:textId="77777777" w:rsidR="001A4B71" w:rsidRDefault="001A4B71" w:rsidP="001A4B71">
      <w:r>
        <w:t>FIGURE 2 – Proposed Mechanisms of Peptide Editing and Tapasin Dependency</w:t>
      </w:r>
    </w:p>
    <w:p w14:paraId="1986B41F" w14:textId="3F5CF7D2" w:rsidR="001A4B71" w:rsidRDefault="006E3269" w:rsidP="001A4B71">
      <w:r>
        <w:rPr>
          <w:noProof/>
        </w:rPr>
        <w:drawing>
          <wp:inline distT="0" distB="0" distL="0" distR="0" wp14:anchorId="394FB6D9" wp14:editId="3875A50B">
            <wp:extent cx="5505450" cy="42550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12779" cy="4260708"/>
                    </a:xfrm>
                    <a:prstGeom prst="rect">
                      <a:avLst/>
                    </a:prstGeom>
                    <a:noFill/>
                    <a:ln>
                      <a:noFill/>
                    </a:ln>
                  </pic:spPr>
                </pic:pic>
              </a:graphicData>
            </a:graphic>
          </wp:inline>
        </w:drawing>
      </w:r>
    </w:p>
    <w:p w14:paraId="3BEF9D24" w14:textId="05AF8F0A" w:rsidR="001A4B71" w:rsidRDefault="001A4B71" w:rsidP="007778A0">
      <w:pPr>
        <w:rPr>
          <w:i/>
          <w:iCs/>
        </w:rPr>
      </w:pPr>
      <w:r>
        <w:rPr>
          <w:i/>
          <w:iCs/>
        </w:rPr>
        <w:t xml:space="preserve">(A) Cartoon representations of peptide-free MHC-I heavy chain (Blue) complexed with </w:t>
      </w:r>
      <w:r>
        <w:rPr>
          <w:rFonts w:cstheme="minorHAnsi"/>
          <w:i/>
          <w:iCs/>
        </w:rPr>
        <w:t>β</w:t>
      </w:r>
      <w:r>
        <w:rPr>
          <w:i/>
          <w:iCs/>
        </w:rPr>
        <w:t>2-microglobulin (purple) and tapasin (orange)</w:t>
      </w:r>
      <w:r w:rsidR="009918A3">
        <w:rPr>
          <w:i/>
          <w:iCs/>
        </w:rPr>
        <w:t>, visualised at different angles</w:t>
      </w:r>
      <w:r>
        <w:rPr>
          <w:i/>
          <w:iCs/>
        </w:rPr>
        <w:t xml:space="preserve">. (B-E) Magnification of mechanisms proposed to control peptide editing for HLA alleles either through biochemical assay or molecular dynamic simulation. Alternative conformations of MHC-I heavy chain and tapasin shown in </w:t>
      </w:r>
      <w:r w:rsidR="0020329D">
        <w:rPr>
          <w:i/>
          <w:iCs/>
        </w:rPr>
        <w:t xml:space="preserve">teal </w:t>
      </w:r>
      <w:r>
        <w:rPr>
          <w:i/>
          <w:iCs/>
        </w:rPr>
        <w:t xml:space="preserve">and </w:t>
      </w:r>
      <w:r w:rsidR="0020329D">
        <w:rPr>
          <w:i/>
          <w:iCs/>
        </w:rPr>
        <w:t>cream</w:t>
      </w:r>
      <w:r>
        <w:rPr>
          <w:i/>
          <w:iCs/>
        </w:rPr>
        <w:t xml:space="preserve"> respectively. Amino acid side chains have been shown where relevant to the mechanism, with corresponding motions depicted with a red arrow.</w:t>
      </w:r>
    </w:p>
    <w:p w14:paraId="58E667FC" w14:textId="093B7E7B" w:rsidR="00294E76" w:rsidRPr="001A4B71" w:rsidRDefault="00294E76">
      <w:r w:rsidRPr="00294E76">
        <w:t xml:space="preserve">The prevailing systems model for peptide-selection presents </w:t>
      </w:r>
      <w:r w:rsidR="00974918">
        <w:t xml:space="preserve">the </w:t>
      </w:r>
      <w:r w:rsidRPr="00294E76">
        <w:t xml:space="preserve">peptide-binding groove (PBG) opening rate as a peptide-dependent parameter, and PBG closing rate as an allele-dependent parameter (10), indicating certain alleles are able to efficiently capture peptide with a </w:t>
      </w:r>
      <w:proofErr w:type="gramStart"/>
      <w:r w:rsidRPr="00294E76">
        <w:t>fast closing</w:t>
      </w:r>
      <w:proofErr w:type="gramEnd"/>
      <w:r w:rsidRPr="00294E76">
        <w:t xml:space="preserve"> rate whilst other alleles require external help from protein cofactors such as Tapasin and TAPBPR. Despite these </w:t>
      </w:r>
      <w:r w:rsidR="00974918">
        <w:t xml:space="preserve">experimental </w:t>
      </w:r>
      <w:r w:rsidRPr="00294E76">
        <w:t xml:space="preserve">quantitative measures of rate kinetics, molecular dynamics </w:t>
      </w:r>
      <w:r w:rsidR="00974918">
        <w:t>has</w:t>
      </w:r>
      <w:r w:rsidRPr="00294E76">
        <w:t xml:space="preserve"> only identified large-scale motions of protein dynamics (</w:t>
      </w:r>
      <w:proofErr w:type="gramStart"/>
      <w:r w:rsidRPr="00294E76">
        <w:t>e.g.</w:t>
      </w:r>
      <w:proofErr w:type="gramEnd"/>
      <w:r w:rsidRPr="00294E76">
        <w:t xml:space="preserve"> α</w:t>
      </w:r>
      <w:r w:rsidRPr="00EC4F0A">
        <w:rPr>
          <w:vertAlign w:val="subscript"/>
        </w:rPr>
        <w:t xml:space="preserve">2-1 </w:t>
      </w:r>
      <w:r w:rsidRPr="00294E76">
        <w:t>helix, Figure 2</w:t>
      </w:r>
      <w:r w:rsidR="00D87064">
        <w:t>c</w:t>
      </w:r>
      <w:r w:rsidRPr="00294E76">
        <w:t>) that correlate with the kinetic measurements of tapasin dependency. These mechanisms lack an exact atomistic pathway that could be used to validate the effect as</w:t>
      </w:r>
      <w:r w:rsidR="00892672">
        <w:t xml:space="preserve"> an</w:t>
      </w:r>
      <w:r w:rsidRPr="00294E76">
        <w:t xml:space="preserve"> allele-specific mechanism and not the result of insufficient sampling in simulations generating spurious correlations rather than causative mechanisms. This is not surprising given the almost insurmountable complexity of large-protein systems that make correlations easy to find but causative elements difficult to pin down, especially for convoluted allosteric pathways.</w:t>
      </w:r>
    </w:p>
    <w:p w14:paraId="4C64C509" w14:textId="162BA3A8" w:rsidR="006A555F" w:rsidRDefault="003D7E63" w:rsidP="00F12814">
      <w:r>
        <w:t xml:space="preserve">A crystal structure of the peptide-deficient form of MHC-I would be </w:t>
      </w:r>
      <w:r w:rsidR="003A13E1">
        <w:t>valuable to infer the mechanism of peptide binding</w:t>
      </w:r>
      <w:r w:rsidR="00974918">
        <w:t>.</w:t>
      </w:r>
      <w:r w:rsidR="003A13E1">
        <w:t xml:space="preserve"> </w:t>
      </w:r>
      <w:r w:rsidR="00780519">
        <w:t>However,</w:t>
      </w:r>
      <w:r w:rsidR="002F6329">
        <w:t xml:space="preserve"> the instability of the </w:t>
      </w:r>
      <w:r w:rsidR="0050303D">
        <w:t xml:space="preserve">peptide-deficient </w:t>
      </w:r>
      <w:r w:rsidR="002F6329">
        <w:t>complex has made this impossible</w:t>
      </w:r>
      <w:r w:rsidR="00960874">
        <w:t xml:space="preserve"> to date</w:t>
      </w:r>
      <w:r w:rsidR="0072254D">
        <w:t xml:space="preserve">. </w:t>
      </w:r>
      <w:r w:rsidR="00202947">
        <w:t xml:space="preserve">Certain groups have derived </w:t>
      </w:r>
      <w:r w:rsidR="00B66361">
        <w:t xml:space="preserve">experimental </w:t>
      </w:r>
      <w:r w:rsidR="00202947">
        <w:t>workarounds for this problem</w:t>
      </w:r>
      <w:r w:rsidR="00B535D2">
        <w:t xml:space="preserve"> such as</w:t>
      </w:r>
      <w:r w:rsidR="00202947">
        <w:t xml:space="preserve"> disulfide stabilization of flexible regions </w:t>
      </w:r>
      <w:r w:rsidR="007C5D19">
        <w:fldChar w:fldCharType="begin"/>
      </w:r>
      <w:r w:rsidR="006C7E18">
        <w:instrText xml:space="preserve"> ADDIN EN.CITE &lt;EndNote&gt;&lt;Cite&gt;&lt;Author&gt;Wieczorek&lt;/Author&gt;&lt;Year&gt;2017&lt;/Year&gt;&lt;RecNum&gt;141&lt;/RecNum&gt;&lt;DisplayText&gt;(20)&lt;/DisplayText&gt;&lt;record&gt;&lt;rec-number&gt;141&lt;/rec-number&gt;&lt;foreign-keys&gt;&lt;key app="EN" db-id="2d2wvfxvtavspdexwe8p2avsfsdveepfaxxf" timestamp="1656324347" guid="3577e463-e78a-45ca-9f6d-bfbf85c8926e"&gt;141&lt;/key&gt;&lt;/foreign-keys&gt;&lt;ref-type name="Journal Article"&gt;17&lt;/ref-type&gt;&lt;contributors&gt;&lt;authors&gt;&lt;author&gt;Wieczorek, M.&lt;/author&gt;&lt;author&gt;Abualrous, E. T.&lt;/author&gt;&lt;author&gt;Sticht, J.&lt;/author&gt;&lt;author&gt;Alvaro-Benito, M.&lt;/author&gt;&lt;author&gt;Stolzenberg, S.&lt;/author&gt;&lt;author&gt;Noe, F.&lt;/author&gt;&lt;author&gt;Freund, C.&lt;/author&gt;&lt;/authors&gt;&lt;/contributors&gt;&lt;auth-address&gt;Protein Biochemistry, Institute for Biochemistry, Freie Universitat Berlin , Berlin , Germany.&amp;#xD;Computational Molecular Biology Group, Institute for Mathematics , Berlin , Germany.&lt;/auth-address&gt;&lt;titles&gt;&lt;title&gt;Major Histocompatibility Complex (MHC) Class I and MHC Class II Proteins: Conformational Plasticity in Antigen Presentation&lt;/title&gt;&lt;secondary-title&gt;Front Immunol&lt;/secondary-title&gt;&lt;/titles&gt;&lt;periodical&gt;&lt;full-title&gt;Front Immunol&lt;/full-title&gt;&lt;/periodical&gt;&lt;pages&gt;292&lt;/pages&gt;&lt;volume&gt;8&lt;/volume&gt;&lt;edition&gt;2017/04/04&lt;/edition&gt;&lt;keywords&gt;&lt;keyword&gt;Hla&lt;/keyword&gt;&lt;keyword&gt;Hla-dm&lt;/keyword&gt;&lt;keyword&gt;adaptive immunity&lt;/keyword&gt;&lt;keyword&gt;antigen presentation&lt;/keyword&gt;&lt;keyword&gt;major histocompatibility complex&lt;/keyword&gt;&lt;keyword&gt;peptide exchange&lt;/keyword&gt;&lt;keyword&gt;protein dynamics&lt;/keyword&gt;&lt;keyword&gt;tapasin&lt;/keyword&gt;&lt;/keywords&gt;&lt;dates&gt;&lt;year&gt;2017&lt;/year&gt;&lt;/dates&gt;&lt;isbn&gt;1664-3224 (Print)&amp;#xD;1664-3224 (Linking)&lt;/isbn&gt;&lt;accession-num&gt;28367149&lt;/accession-num&gt;&lt;urls&gt;&lt;related-urls&gt;&lt;url&gt;https://www.ncbi.nlm.nih.gov/pubmed/28367149&lt;/url&gt;&lt;/related-urls&gt;&lt;/urls&gt;&lt;custom2&gt;PMC5355494&lt;/custom2&gt;&lt;electronic-resource-num&gt;10.3389/fimmu.2017.00292&lt;/electronic-resource-num&gt;&lt;/record&gt;&lt;/Cite&gt;&lt;/EndNote&gt;</w:instrText>
      </w:r>
      <w:r w:rsidR="007C5D19">
        <w:fldChar w:fldCharType="separate"/>
      </w:r>
      <w:r w:rsidR="006C7E18">
        <w:rPr>
          <w:noProof/>
        </w:rPr>
        <w:t>(20)</w:t>
      </w:r>
      <w:r w:rsidR="007C5D19">
        <w:fldChar w:fldCharType="end"/>
      </w:r>
      <w:r w:rsidR="00B21932">
        <w:t xml:space="preserve"> or</w:t>
      </w:r>
      <w:r w:rsidR="0003188E">
        <w:t xml:space="preserve"> addition of shortened peptide</w:t>
      </w:r>
      <w:r w:rsidR="00104B46">
        <w:t xml:space="preserve"> ligands</w:t>
      </w:r>
      <w:r w:rsidR="0003188E">
        <w:t xml:space="preserve"> </w:t>
      </w:r>
      <w:r w:rsidR="001074D7">
        <w:fldChar w:fldCharType="begin">
          <w:fldData xml:space="preserve">PEVuZE5vdGU+PENpdGU+PEF1dGhvcj5BbmphbmFwcGE8L0F1dGhvcj48WWVhcj4yMDIwPC9ZZWFy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</w:fldData>
        </w:fldChar>
      </w:r>
      <w:r w:rsidR="006C7E18">
        <w:instrText xml:space="preserve"> ADDIN EN.CITE </w:instrText>
      </w:r>
      <w:r w:rsidR="006C7E18">
        <w:fldChar w:fldCharType="begin">
          <w:fldData xml:space="preserve">PEVuZE5vdGU+PENpdGU+PEF1dGhvcj5BbmphbmFwcGE8L0F1dGhvcj48WWVhcj4yMDIwPC9ZZWFy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</w:fldData>
        </w:fldChar>
      </w:r>
      <w:r w:rsidR="006C7E18">
        <w:instrText xml:space="preserve"> ADDIN EN.CITE.DATA </w:instrText>
      </w:r>
      <w:r w:rsidR="006C7E18">
        <w:fldChar w:fldCharType="end"/>
      </w:r>
      <w:r w:rsidR="001074D7">
        <w:fldChar w:fldCharType="separate"/>
      </w:r>
      <w:r w:rsidR="006C7E18">
        <w:rPr>
          <w:noProof/>
        </w:rPr>
        <w:t>(21, 22)</w:t>
      </w:r>
      <w:r w:rsidR="001074D7">
        <w:fldChar w:fldCharType="end"/>
      </w:r>
      <w:r w:rsidR="00F862D6">
        <w:t xml:space="preserve"> to derive crystal</w:t>
      </w:r>
      <w:r w:rsidR="008B049F">
        <w:t xml:space="preserve"> </w:t>
      </w:r>
      <w:r w:rsidR="00F862D6">
        <w:t>structures.</w:t>
      </w:r>
      <w:r w:rsidR="00B21932">
        <w:t xml:space="preserve"> </w:t>
      </w:r>
      <w:r w:rsidR="00F862D6">
        <w:t>T</w:t>
      </w:r>
      <w:r w:rsidR="00B21932">
        <w:t>hese</w:t>
      </w:r>
      <w:r w:rsidR="00F862D6">
        <w:t xml:space="preserve"> modifications</w:t>
      </w:r>
      <w:r w:rsidR="00BD4E68">
        <w:t xml:space="preserve"> appear to</w:t>
      </w:r>
      <w:r w:rsidR="00B21932">
        <w:t xml:space="preserve"> function by restraining the</w:t>
      </w:r>
      <w:r w:rsidR="006A555F">
        <w:t xml:space="preserve"> MHC-I</w:t>
      </w:r>
      <w:r w:rsidR="00B21932">
        <w:t xml:space="preserve"> F-pocket </w:t>
      </w:r>
      <w:r w:rsidR="006A555F">
        <w:t xml:space="preserve">(C-terminal peptide binding site) </w:t>
      </w:r>
      <w:r w:rsidR="00B21932">
        <w:t xml:space="preserve">alpha-helices which </w:t>
      </w:r>
      <w:r w:rsidR="00967C56">
        <w:t>are</w:t>
      </w:r>
      <w:r w:rsidR="00B21932">
        <w:t xml:space="preserve"> highly implicated as a critical component of peptide-selector function</w:t>
      </w:r>
      <w:r w:rsidR="00974918">
        <w:t>.</w:t>
      </w:r>
      <w:r w:rsidR="00FE1343">
        <w:t xml:space="preserve"> </w:t>
      </w:r>
      <w:r w:rsidR="00892672">
        <w:t>Whilst m</w:t>
      </w:r>
      <w:r w:rsidR="00A87E4A">
        <w:t>odification</w:t>
      </w:r>
      <w:r w:rsidR="00892672">
        <w:t>s</w:t>
      </w:r>
      <w:r w:rsidR="00A87E4A">
        <w:t xml:space="preserve"> have the potential to distort the relevant dynamic properties</w:t>
      </w:r>
      <w:r w:rsidR="001B1ADF">
        <w:t xml:space="preserve">, </w:t>
      </w:r>
      <w:r w:rsidR="00912A30">
        <w:t>peptide binding</w:t>
      </w:r>
      <w:r w:rsidR="005C6152">
        <w:t>/selection</w:t>
      </w:r>
      <w:r w:rsidR="00912A30">
        <w:t xml:space="preserve"> </w:t>
      </w:r>
      <w:r w:rsidR="001B1ADF">
        <w:t>is retained</w:t>
      </w:r>
      <w:r w:rsidR="00C51E60">
        <w:t xml:space="preserve"> and T</w:t>
      </w:r>
      <w:r w:rsidR="005C6152">
        <w:t>-</w:t>
      </w:r>
      <w:r w:rsidR="00C51E60">
        <w:t>C</w:t>
      </w:r>
      <w:r w:rsidR="005C6152">
        <w:t>ell receptor</w:t>
      </w:r>
      <w:r w:rsidR="00C51E60">
        <w:t xml:space="preserve"> </w:t>
      </w:r>
      <w:r w:rsidR="005C6152">
        <w:t xml:space="preserve">activation </w:t>
      </w:r>
      <w:r w:rsidR="00132BC8">
        <w:t>shows no significant difference</w:t>
      </w:r>
      <w:r w:rsidR="00893F8D">
        <w:t xml:space="preserve"> for disulfide-bound A*02:01</w:t>
      </w:r>
      <w:r w:rsidR="00892672">
        <w:t>,</w:t>
      </w:r>
      <w:r w:rsidR="002F19A0">
        <w:t xml:space="preserve"> which is reassuring</w:t>
      </w:r>
      <w:r w:rsidR="00406767">
        <w:t xml:space="preserve"> </w:t>
      </w:r>
      <w:r w:rsidR="00406767">
        <w:fldChar w:fldCharType="begin"/>
      </w:r>
      <w:r w:rsidR="00406767">
        <w:instrText xml:space="preserve"> ADDIN EN.CITE &lt;EndNote&gt;&lt;Cite&gt;&lt;Author&gt;Saini&lt;/Author&gt;&lt;Year&gt;2019&lt;/Year&gt;&lt;RecNum&gt;231&lt;/RecNum&gt;&lt;DisplayText&gt;(23)&lt;/DisplayText&gt;&lt;record&gt;&lt;rec-number&gt;231&lt;/rec-number&gt;&lt;foreign-keys&gt;&lt;key app="EN" db-id="2d2wvfxvtavspdexwe8p2avsfsdveepfaxxf" timestamp="1663526013" guid="c9a499f3-4a77-4bb9-a264-95840fff249a"&gt;231&lt;/key&gt;&lt;/foreign-keys&gt;&lt;ref-type name="Journal Article"&gt;17&lt;/ref-type&gt;&lt;contributors&gt;&lt;authors&gt;&lt;author&gt;Saini, Sunil Kumar&lt;/author&gt;&lt;author&gt;Tamhane, Tripti&lt;/author&gt;&lt;author&gt;Anjanappa, Raghavendra&lt;/author&gt;&lt;author&gt;Saikia, Ankur&lt;/author&gt;&lt;author&gt;Ramskov, Sofie&lt;/author&gt;&lt;author&gt;Donia, Marco&lt;/author&gt;&lt;author&gt;Svane, Inge Marie&lt;/author&gt;&lt;author&gt;Jakobsen, Søren Nyboe&lt;/author&gt;&lt;author&gt;Garcia-Alai, Maria&lt;/author&gt;&lt;author&gt;Zacharias, Martin&lt;/author&gt;&lt;author&gt;Meijers, Rob&lt;/author&gt;&lt;author&gt;Springer, Sebastian&lt;/author&gt;&lt;author&gt;Hadrup, Sine Reker&lt;/author&gt;&lt;/authors&gt;&lt;/contributors&gt;&lt;titles&gt;&lt;title&gt;Empty peptide-receptive MHC class I molecules for efficient detection of antigen-specific T cells&lt;/title&gt;&lt;secondary-title&gt;Science Immunology&lt;/secondary-title&gt;&lt;/titles&gt;&lt;periodical&gt;&lt;full-title&gt;Science Immunology&lt;/full-title&gt;&lt;/periodical&gt;&lt;pages&gt;eaau9039&lt;/pages&gt;&lt;volume&gt;4&lt;/volume&gt;&lt;number&gt;37&lt;/number&gt;&lt;dates&gt;&lt;year&gt;2019&lt;/year&gt;&lt;pub-dates&gt;&lt;date&gt;2019/07/19&lt;/date&gt;&lt;/pub-dates&gt;&lt;/dates&gt;&lt;publisher&gt;American Association for the Advancement of Science&lt;/publisher&gt;&lt;urls&gt;&lt;related-urls&gt;&lt;url&gt;https://doi.org/10.1126/sciimmunol.aau9039&lt;/url&gt;&lt;/related-urls&gt;&lt;/urls&gt;&lt;electronic-resource-num&gt;10.1126/sciimmunol.aau9039&lt;/electronic-resource-num&gt;&lt;access-date&gt;2022/09/18&lt;/access-date&gt;&lt;/record&gt;&lt;/Cite&gt;&lt;/EndNote&gt;</w:instrText>
      </w:r>
      <w:r w:rsidR="00406767">
        <w:fldChar w:fldCharType="separate"/>
      </w:r>
      <w:r w:rsidR="00406767">
        <w:rPr>
          <w:noProof/>
        </w:rPr>
        <w:t>(23)</w:t>
      </w:r>
      <w:r w:rsidR="00406767">
        <w:fldChar w:fldCharType="end"/>
      </w:r>
      <w:r w:rsidR="00B21932">
        <w:t>.</w:t>
      </w:r>
      <w:r w:rsidR="006D7C4E">
        <w:t xml:space="preserve"> </w:t>
      </w:r>
      <w:r w:rsidR="00584C40">
        <w:t xml:space="preserve">These </w:t>
      </w:r>
      <w:r w:rsidR="00643CFB">
        <w:t xml:space="preserve">disulfide </w:t>
      </w:r>
      <w:r w:rsidR="00584C40">
        <w:t>crystal structures have identified two distinct conformations specific to the HLA-A*02:01 allele</w:t>
      </w:r>
      <w:r w:rsidR="00402F35">
        <w:t xml:space="preserve"> localised around Tyr116 side chain reorientations</w:t>
      </w:r>
      <w:r w:rsidR="00171FB7">
        <w:t>, presumed to be representative of a peptide-</w:t>
      </w:r>
      <w:r w:rsidR="0067065E">
        <w:t>locked</w:t>
      </w:r>
      <w:r w:rsidR="00171FB7">
        <w:t xml:space="preserve"> and peptide-</w:t>
      </w:r>
      <w:r w:rsidR="0067065E">
        <w:t>open state</w:t>
      </w:r>
      <w:r w:rsidR="00402F35">
        <w:t xml:space="preserve"> </w:t>
      </w:r>
      <w:r w:rsidR="00171FB7">
        <w:fldChar w:fldCharType="begin">
          <w:fldData xml:space="preserve">PEVuZE5vdGU+PENpdGU+PEF1dGhvcj5BbmphbmFwcGE8L0F1dGhvcj48WWVhcj4yMDIwPC9ZZWFy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</w:fldData>
        </w:fldChar>
      </w:r>
      <w:r w:rsidR="006C7E18">
        <w:instrText xml:space="preserve"> ADDIN EN.CITE </w:instrText>
      </w:r>
      <w:r w:rsidR="006C7E18">
        <w:fldChar w:fldCharType="begin">
          <w:fldData xml:space="preserve">PEVuZE5vdGU+PENpdGU+PEF1dGhvcj5BbmphbmFwcGE8L0F1dGhvcj48WWVhcj4yMDIwPC9ZZWFy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</w:fldData>
        </w:fldChar>
      </w:r>
      <w:r w:rsidR="006C7E18">
        <w:instrText xml:space="preserve"> ADDIN EN.CITE.DATA </w:instrText>
      </w:r>
      <w:r w:rsidR="006C7E18">
        <w:fldChar w:fldCharType="end"/>
      </w:r>
      <w:r w:rsidR="00171FB7">
        <w:fldChar w:fldCharType="separate"/>
      </w:r>
      <w:r w:rsidR="006C7E18">
        <w:rPr>
          <w:noProof/>
        </w:rPr>
        <w:t>(21)</w:t>
      </w:r>
      <w:r w:rsidR="00171FB7">
        <w:fldChar w:fldCharType="end"/>
      </w:r>
      <w:r w:rsidR="00402F35">
        <w:t>.</w:t>
      </w:r>
      <w:r w:rsidR="00964059">
        <w:t xml:space="preserve"> Allele</w:t>
      </w:r>
      <w:r w:rsidR="001A2B08">
        <w:t xml:space="preserve"> sets </w:t>
      </w:r>
      <w:r w:rsidR="00964059">
        <w:t>B*44:02</w:t>
      </w:r>
      <w:r w:rsidR="001A2B08">
        <w:t>/</w:t>
      </w:r>
      <w:r w:rsidR="00964059">
        <w:t>B*44:05</w:t>
      </w:r>
      <w:r w:rsidR="001A2B08">
        <w:t xml:space="preserve"> and B*27*05/B*27:09</w:t>
      </w:r>
      <w:r w:rsidR="00964059">
        <w:t xml:space="preserve"> are </w:t>
      </w:r>
      <w:r w:rsidR="00613C03">
        <w:t xml:space="preserve">the most </w:t>
      </w:r>
      <w:r w:rsidR="00964059">
        <w:t>common representat</w:t>
      </w:r>
      <w:r w:rsidR="00900925">
        <w:t xml:space="preserve">ive </w:t>
      </w:r>
      <w:r w:rsidR="00695871">
        <w:t>alleles</w:t>
      </w:r>
      <w:r w:rsidR="00900925">
        <w:t xml:space="preserve"> for </w:t>
      </w:r>
      <w:r w:rsidR="000C15E8">
        <w:t xml:space="preserve">investigating </w:t>
      </w:r>
      <w:r w:rsidR="00900925">
        <w:t xml:space="preserve">intrinsic peptide-selector function as </w:t>
      </w:r>
      <w:r w:rsidR="002C2DFF">
        <w:t xml:space="preserve">they differ significantly in </w:t>
      </w:r>
      <w:r w:rsidR="00924AAF">
        <w:t>ability to independently select high affinity peptide</w:t>
      </w:r>
      <w:r w:rsidR="00D345A1">
        <w:t xml:space="preserve">, </w:t>
      </w:r>
      <w:r w:rsidR="000C15E8">
        <w:t xml:space="preserve">and </w:t>
      </w:r>
      <w:r w:rsidR="00D345A1">
        <w:t xml:space="preserve">interestingly </w:t>
      </w:r>
      <w:r w:rsidR="000C15E8">
        <w:t xml:space="preserve">each pair </w:t>
      </w:r>
      <w:r w:rsidR="00D345A1">
        <w:t xml:space="preserve">only differ </w:t>
      </w:r>
      <w:r w:rsidR="000C15E8">
        <w:t xml:space="preserve">from one another </w:t>
      </w:r>
      <w:r w:rsidR="00D345A1">
        <w:t xml:space="preserve">by </w:t>
      </w:r>
      <w:r w:rsidR="000C15E8">
        <w:t>a single aa at position</w:t>
      </w:r>
      <w:r w:rsidR="00D345A1">
        <w:t xml:space="preserve"> 11</w:t>
      </w:r>
      <w:r w:rsidR="001C72EA">
        <w:t>6</w:t>
      </w:r>
      <w:r w:rsidR="00892672">
        <w:t>, further implicating the importance of this aa/region for peptide selection</w:t>
      </w:r>
      <w:r w:rsidR="00613C03">
        <w:t xml:space="preserve"> </w:t>
      </w:r>
      <w:r w:rsidR="00613C03">
        <w:fldChar w:fldCharType="begin">
          <w:fldData xml:space="preserve">PEVuZE5vdGU+PENpdGU+PEF1dGhvcj5BYnVhbHJvdXM8L0F1dGhvcj48WWVhcj4yMDE1PC9ZZWFy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=
</w:fldData>
        </w:fldChar>
      </w:r>
      <w:r w:rsidR="006C7E18">
        <w:instrText xml:space="preserve"> ADDIN EN.CITE </w:instrText>
      </w:r>
      <w:r w:rsidR="006C7E18">
        <w:fldChar w:fldCharType="begin">
          <w:fldData xml:space="preserve">PEVuZE5vdGU+PENpdGU+PEF1dGhvcj5BYnVhbHJvdXM8L0F1dGhvcj48WWVhcj4yMDE1PC9ZZWFy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=
</w:fldData>
        </w:fldChar>
      </w:r>
      <w:r w:rsidR="006C7E18">
        <w:instrText xml:space="preserve"> ADDIN EN.CITE.DATA </w:instrText>
      </w:r>
      <w:r w:rsidR="006C7E18">
        <w:fldChar w:fldCharType="end"/>
      </w:r>
      <w:r w:rsidR="00613C03">
        <w:fldChar w:fldCharType="separate"/>
      </w:r>
      <w:r w:rsidR="006C7E18">
        <w:rPr>
          <w:noProof/>
        </w:rPr>
        <w:t>(7, 24)</w:t>
      </w:r>
      <w:r w:rsidR="00613C03">
        <w:fldChar w:fldCharType="end"/>
      </w:r>
      <w:r w:rsidR="00613C03">
        <w:t>.</w:t>
      </w:r>
      <w:r w:rsidR="00932BD7">
        <w:t xml:space="preserve"> </w:t>
      </w:r>
    </w:p>
    <w:p w14:paraId="5128395A" w14:textId="1040CA1E" w:rsidR="006519D3" w:rsidRDefault="00864EBA" w:rsidP="006519D3">
      <w:pPr>
        <w:pStyle w:val="Heading2"/>
      </w:pPr>
      <w:r>
        <w:t>Tapasin</w:t>
      </w:r>
      <w:r w:rsidR="00B9001A">
        <w:t xml:space="preserve"> &amp; TAPBPR</w:t>
      </w:r>
    </w:p>
    <w:p w14:paraId="546E195D" w14:textId="66380701" w:rsidR="00CE539B" w:rsidRDefault="00841845" w:rsidP="00AC0750">
      <w:r>
        <w:t xml:space="preserve">MHC-I alleles are highly variable in their dependency </w:t>
      </w:r>
      <w:r w:rsidR="00F2091A">
        <w:t xml:space="preserve">on the PLC cofactor tapasin to present peptide onto the cell surface </w:t>
      </w:r>
      <w:r w:rsidR="00DD567E">
        <w:fldChar w:fldCharType="begin"/>
      </w:r>
      <w:r w:rsidR="006C7E18">
        <w:instrText xml:space="preserve"> ADDIN EN.CITE &lt;EndNote&gt;&lt;Cite&gt;&lt;Author&gt;Bashirova&lt;/Author&gt;&lt;Year&gt;2020&lt;/Year&gt;&lt;RecNum&gt;22&lt;/RecNum&gt;&lt;DisplayText&gt;(7)&lt;/DisplayText&gt;&lt;record&gt;&lt;rec-number&gt;22&lt;/rec-number&gt;&lt;foreign-keys&gt;&lt;key app="EN" db-id="2d2wvfxvtavspdexwe8p2avsfsdveepfaxxf" timestamp="1637595173" guid="f7ce79db-f57b-4e33-9d59-61fab5d57cb4"&gt;22&lt;/key&gt;&lt;/foreign-keys&gt;&lt;ref-type name="Journal Article"&gt;17&lt;/ref-type&gt;&lt;contributors&gt;&lt;authors&gt;&lt;author&gt;Bashirova, Arman A.&lt;/author&gt;&lt;author&gt;Viard, Mathias&lt;/author&gt;&lt;author&gt;Naranbhai, Vivek&lt;/author&gt;&lt;author&gt;Grifoni, Alba&lt;/author&gt;&lt;author&gt;Garcia-Beltran, Wilfredo&lt;/author&gt;&lt;author&gt;Akdag, Marjan&lt;/author&gt;&lt;author&gt;Yuki, Yuko&lt;/author&gt;&lt;author&gt;Gao, Xiaojiang&lt;/author&gt;&lt;author&gt;O’hUigin, Colm&lt;/author&gt;&lt;author&gt;Raghavan, Malini&lt;/author&gt;&lt;author&gt;Wolinsky, Steven&lt;/author&gt;&lt;author&gt;Bream, Jay H.&lt;/author&gt;&lt;author&gt;Duggal, Priya&lt;/author&gt;&lt;author&gt;Martinson, Jeremy&lt;/author&gt;&lt;author&gt;Michael, Nelson L.&lt;/author&gt;&lt;author&gt;Kirk, Gregory D.&lt;/author&gt;&lt;author&gt;Buchbinder, Susan P.&lt;/author&gt;&lt;author&gt;Haas, David&lt;/author&gt;&lt;author&gt;Goedert, James J.&lt;/author&gt;&lt;author&gt;Deeks, Steven G.&lt;/author&gt;&lt;author&gt;Fellay, Jacques&lt;/author&gt;&lt;author&gt;Walker, Bruce&lt;/author&gt;&lt;author&gt;Goulder, Philip&lt;/author&gt;&lt;author&gt;Cresswell, Peter&lt;/author&gt;&lt;author&gt;Elliott, Tim&lt;/author&gt;&lt;author&gt;Sette, Alessandro&lt;/author&gt;&lt;author&gt;Carlson, Jonathan&lt;/author&gt;&lt;author&gt;Carrington, Mary&lt;/author&gt;&lt;/authors&gt;&lt;/contributors&gt;&lt;titles&gt;&lt;title&gt;HLA tapasin independence: broader peptide repertoire and HIV control&lt;/title&gt;&lt;secondary-title&gt;Proceedings of the National Academy of Sciences&lt;/secondary-title&gt;&lt;/titles&gt;&lt;periodical&gt;&lt;full-title&gt;Proceedings of the National Academy of Sciences&lt;/full-title&gt;&lt;/periodical&gt;&lt;pages&gt;28232-28238&lt;/pages&gt;&lt;volume&gt;117&lt;/volume&gt;&lt;number&gt;45&lt;/number&gt;&lt;dates&gt;&lt;year&gt;2020&lt;/year&gt;&lt;/dates&gt;&lt;urls&gt;&lt;related-urls&gt;&lt;url&gt;https://www.pnas.org/content/pnas/117/45/28232.full.pdf&lt;/url&gt;&lt;/related-urls&gt;&lt;/urls&gt;&lt;electronic-resource-num&gt;10.1073/pnas.2013554117&lt;/electronic-resource-num&gt;&lt;/record&gt;&lt;/Cite&gt;&lt;/EndNote&gt;</w:instrText>
      </w:r>
      <w:r w:rsidR="00DD567E">
        <w:fldChar w:fldCharType="separate"/>
      </w:r>
      <w:r w:rsidR="0025342A">
        <w:rPr>
          <w:noProof/>
        </w:rPr>
        <w:t>(7)</w:t>
      </w:r>
      <w:r w:rsidR="00DD567E">
        <w:fldChar w:fldCharType="end"/>
      </w:r>
      <w:r w:rsidR="00F2091A">
        <w:t>.</w:t>
      </w:r>
      <w:r w:rsidR="00E40B5D">
        <w:t xml:space="preserve"> </w:t>
      </w:r>
      <w:r w:rsidR="009E3B80">
        <w:t xml:space="preserve">Both </w:t>
      </w:r>
      <w:r w:rsidR="00CA0E25">
        <w:t>Tapasin</w:t>
      </w:r>
      <w:r w:rsidR="009E3B80">
        <w:t xml:space="preserve"> and its structural homologue TAPBPR</w:t>
      </w:r>
      <w:r w:rsidR="00AC71AD">
        <w:t xml:space="preserve"> </w:t>
      </w:r>
      <w:r w:rsidR="00AC71AD">
        <w:fldChar w:fldCharType="begin"/>
      </w:r>
      <w:r w:rsidR="006C7E18">
        <w:instrText xml:space="preserve"> ADDIN EN.CITE &lt;EndNote&gt;&lt;Cite&gt;&lt;Author&gt;Teng&lt;/Author&gt;&lt;Year&gt;2002&lt;/Year&gt;&lt;RecNum&gt;173&lt;/RecNum&gt;&lt;DisplayText&gt;(25)&lt;/DisplayText&gt;&lt;record&gt;&lt;rec-number&gt;173&lt;/rec-number&gt;&lt;foreign-keys&gt;&lt;key app="EN" db-id="2d2wvfxvtavspdexwe8p2avsfsdveepfaxxf" timestamp="1657718770" guid="36c8c6bc-d315-4a09-963e-6868b76dde43"&gt;173&lt;/key&gt;&lt;/foreign-keys&gt;&lt;ref-type name="Journal Article"&gt;17&lt;/ref-type&gt;&lt;contributors&gt;&lt;authors&gt;&lt;author&gt;Teng, Michelle S&lt;/author&gt;&lt;author&gt;Stephens, Richard&lt;/author&gt;&lt;author&gt;Pasquier, Louis Du&lt;/author&gt;&lt;author&gt;Freeman, Tom&lt;/author&gt;&lt;author&gt;Lindquist, Jonathan A&lt;/author&gt;&lt;author&gt;Trowsdale, John&lt;/author&gt;&lt;/authors&gt;&lt;/contributors&gt;&lt;titles&gt;&lt;title&gt;A human TAPBP (TAPASIN)-related gene,TAPBP-R&lt;/title&gt;&lt;secondary-title&gt;European Journal of Immunology&lt;/secondary-title&gt;&lt;/titles&gt;&lt;periodical&gt;&lt;full-title&gt;European Journal of Immunology&lt;/full-title&gt;&lt;/periodical&gt;&lt;pages&gt;1059-1068&lt;/pages&gt;&lt;volume&gt;32&lt;/volume&gt;&lt;number&gt;4&lt;/number&gt;&lt;section&gt;1059&lt;/section&gt;&lt;dates&gt;&lt;year&gt;2002&lt;/year&gt;&lt;/dates&gt;&lt;isbn&gt;0014-2980&amp;#xD;1521-4141&lt;/isbn&gt;&lt;urls&gt;&lt;/urls&gt;&lt;electronic-resource-num&gt;10.1002/1521-4141(200204)32:4&amp;lt;1059::Aid-immu1059&amp;gt;3.0.Co;2-g&lt;/electronic-resource-num&gt;&lt;/record&gt;&lt;/Cite&gt;&lt;/EndNote&gt;</w:instrText>
      </w:r>
      <w:r w:rsidR="00AC71AD">
        <w:fldChar w:fldCharType="separate"/>
      </w:r>
      <w:r w:rsidR="006C7E18">
        <w:rPr>
          <w:noProof/>
        </w:rPr>
        <w:t>(25)</w:t>
      </w:r>
      <w:r w:rsidR="00AC71AD">
        <w:fldChar w:fldCharType="end"/>
      </w:r>
      <w:r w:rsidR="00CA0E25">
        <w:t xml:space="preserve"> </w:t>
      </w:r>
      <w:r w:rsidR="00197DDC">
        <w:t xml:space="preserve">function as </w:t>
      </w:r>
      <w:r w:rsidR="007550FF">
        <w:t>peptide-editor</w:t>
      </w:r>
      <w:r w:rsidR="009E3B80">
        <w:t>s</w:t>
      </w:r>
      <w:r w:rsidR="004A662E">
        <w:t>, modifying the repertoire of bound peptide ligands</w:t>
      </w:r>
      <w:r w:rsidR="00D72E80">
        <w:t xml:space="preserve"> on MHC-I</w:t>
      </w:r>
      <w:r w:rsidR="00A940C3">
        <w:t xml:space="preserve"> </w:t>
      </w:r>
      <w:r w:rsidR="00A940C3">
        <w:fldChar w:fldCharType="begin">
          <w:fldData xml:space="preserve">PEVuZE5vdGU+PENpdGU+PEF1dGhvcj5XZWFyc2NoPC9BdXRob3I+PFllYXI+MjAwNzwvWWVhcj48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</w:fldData>
        </w:fldChar>
      </w:r>
      <w:r w:rsidR="006C7E18">
        <w:instrText xml:space="preserve"> ADDIN EN.CITE </w:instrText>
      </w:r>
      <w:r w:rsidR="006C7E18">
        <w:fldChar w:fldCharType="begin">
          <w:fldData xml:space="preserve">PEVuZE5vdGU+PENpdGU+PEF1dGhvcj5XZWFyc2NoPC9BdXRob3I+PFllYXI+MjAwNzwvWWVhcj48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</w:fldData>
        </w:fldChar>
      </w:r>
      <w:r w:rsidR="006C7E18">
        <w:instrText xml:space="preserve"> ADDIN EN.CITE.DATA </w:instrText>
      </w:r>
      <w:r w:rsidR="006C7E18">
        <w:fldChar w:fldCharType="end"/>
      </w:r>
      <w:r w:rsidR="00A940C3">
        <w:fldChar w:fldCharType="separate"/>
      </w:r>
      <w:r w:rsidR="006C7E18">
        <w:rPr>
          <w:noProof/>
        </w:rPr>
        <w:t>(26, 27)</w:t>
      </w:r>
      <w:r w:rsidR="00A940C3">
        <w:fldChar w:fldCharType="end"/>
      </w:r>
      <w:r w:rsidR="003F3E72">
        <w:t>.</w:t>
      </w:r>
      <w:r w:rsidR="00EA070F">
        <w:t xml:space="preserve"> </w:t>
      </w:r>
      <w:r w:rsidR="003F3E72">
        <w:t>Both tapasin and TAPBPR modify the peptidome of MHC-I in an allele-specific manner</w:t>
      </w:r>
      <w:r w:rsidR="00E5017C">
        <w:t>, with the intrinsic ability of alleles to select high affinity peptide negatively correlating with their tapasin dependency</w:t>
      </w:r>
      <w:r w:rsidR="00103612">
        <w:t>,</w:t>
      </w:r>
      <w:r w:rsidR="00E27FDE">
        <w:t xml:space="preserve"> and </w:t>
      </w:r>
      <w:r w:rsidR="00103612">
        <w:t>variably</w:t>
      </w:r>
      <w:r w:rsidR="00E27FDE">
        <w:t xml:space="preserve"> to tapasin binding </w:t>
      </w:r>
      <w:r w:rsidR="00E27FDE">
        <w:fldChar w:fldCharType="begin">
          <w:fldData xml:space="preserve">PEVuZE5vdGU+PENpdGU+PEF1dGhvcj52YW4gSGF0ZXJlbjwvQXV0aG9yPjxZZWFyPjIwMTM8L1ll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</w:fldData>
        </w:fldChar>
      </w:r>
      <w:r w:rsidR="006C7E18">
        <w:instrText xml:space="preserve"> ADDIN EN.CITE </w:instrText>
      </w:r>
      <w:r w:rsidR="006C7E18">
        <w:fldChar w:fldCharType="begin">
          <w:fldData xml:space="preserve">PEVuZE5vdGU+PENpdGU+PEF1dGhvcj52YW4gSGF0ZXJlbjwvQXV0aG9yPjxZZWFyPjIwMTM8L1ll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</w:fldData>
        </w:fldChar>
      </w:r>
      <w:r w:rsidR="006C7E18">
        <w:instrText xml:space="preserve"> ADDIN EN.CITE.DATA </w:instrText>
      </w:r>
      <w:r w:rsidR="006C7E18">
        <w:fldChar w:fldCharType="end"/>
      </w:r>
      <w:r w:rsidR="00E27FDE">
        <w:fldChar w:fldCharType="separate"/>
      </w:r>
      <w:r w:rsidR="006C7E18">
        <w:rPr>
          <w:noProof/>
        </w:rPr>
        <w:t>(28)</w:t>
      </w:r>
      <w:r w:rsidR="00E27FDE">
        <w:fldChar w:fldCharType="end"/>
      </w:r>
      <w:r w:rsidR="00E5017C">
        <w:t>. G</w:t>
      </w:r>
      <w:r w:rsidR="002538E1">
        <w:t>enerally</w:t>
      </w:r>
      <w:r w:rsidR="00163A97">
        <w:t>,</w:t>
      </w:r>
      <w:r w:rsidR="002538E1">
        <w:t xml:space="preserve"> </w:t>
      </w:r>
      <w:r w:rsidR="006A29B2">
        <w:t xml:space="preserve">these editors standardize the surface presentation across </w:t>
      </w:r>
      <w:r w:rsidR="00102E1C">
        <w:t>HLA-A and HLA-B alleles, with less effect on HLA-C</w:t>
      </w:r>
      <w:r w:rsidR="003F3E72">
        <w:t xml:space="preserve"> </w:t>
      </w:r>
      <w:r w:rsidR="003F3E72">
        <w:fldChar w:fldCharType="begin">
          <w:fldData xml:space="preserve">PEVuZE5vdGU+PENpdGU+PEF1dGhvcj5JbGNhPC9BdXRob3I+PFllYXI+MjAxOTwvWWVhcj48UmVj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</w:fldData>
        </w:fldChar>
      </w:r>
      <w:r w:rsidR="00406767">
        <w:instrText xml:space="preserve"> ADDIN EN.CITE </w:instrText>
      </w:r>
      <w:r w:rsidR="00406767">
        <w:fldChar w:fldCharType="begin">
          <w:fldData xml:space="preserve">PEVuZE5vdGU+PENpdGU+PEF1dGhvcj5JbGNhPC9BdXRob3I+PFllYXI+MjAxOTwvWWVhcj48UmVj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</w:fldData>
        </w:fldChar>
      </w:r>
      <w:r w:rsidR="00406767">
        <w:instrText xml:space="preserve"> ADDIN EN.CITE.DATA </w:instrText>
      </w:r>
      <w:r w:rsidR="00406767">
        <w:fldChar w:fldCharType="end"/>
      </w:r>
      <w:r w:rsidR="003F3E72">
        <w:fldChar w:fldCharType="separate"/>
      </w:r>
      <w:r w:rsidR="00406767">
        <w:rPr>
          <w:noProof/>
        </w:rPr>
        <w:t>(7, 29, 30)</w:t>
      </w:r>
      <w:r w:rsidR="003F3E72">
        <w:fldChar w:fldCharType="end"/>
      </w:r>
      <w:r w:rsidR="003F3E72">
        <w:t>.</w:t>
      </w:r>
      <w:r w:rsidR="00C264E1">
        <w:t xml:space="preserve"> </w:t>
      </w:r>
      <w:r w:rsidR="00527C35">
        <w:t>The r</w:t>
      </w:r>
      <w:r w:rsidR="00AC0750">
        <w:t xml:space="preserve">ecent influx of structural data has spurred a great number of interpretations for the mechanistic function of </w:t>
      </w:r>
      <w:r w:rsidR="00BD7B08">
        <w:t>peptide-editing</w:t>
      </w:r>
      <w:r w:rsidR="00076E9D">
        <w:t xml:space="preserve"> by these ER-resident chaperones</w:t>
      </w:r>
      <w:r w:rsidR="00615380">
        <w:t>.</w:t>
      </w:r>
      <w:r w:rsidR="00735854">
        <w:t xml:space="preserve"> </w:t>
      </w:r>
      <w:r w:rsidR="00E25BEA">
        <w:t>McShan et al.</w:t>
      </w:r>
      <w:r w:rsidR="00B16461">
        <w:t xml:space="preserve"> </w:t>
      </w:r>
      <w:r w:rsidR="00A57D92">
        <w:fldChar w:fldCharType="begin"/>
      </w:r>
      <w:r w:rsidR="006C7E18">
        <w:instrText xml:space="preserve"> ADDIN EN.CITE &lt;EndNote&gt;&lt;Cite&gt;&lt;Author&gt;Mcshan&lt;/Author&gt;&lt;Year&gt;2019&lt;/Year&gt;&lt;RecNum&gt;116&lt;/RecNum&gt;&lt;DisplayText&gt;(31)&lt;/DisplayText&gt;&lt;record&gt;&lt;rec-number&gt;116&lt;/rec-number&gt;&lt;foreign-keys&gt;&lt;key app="EN" db-id="2d2wvfxvtavspdexwe8p2avsfsdveepfaxxf" timestamp="1645712457" guid="d13c9d24-6ef9-4042-b99c-9e0e4317509e"&gt;116&lt;/key&gt;&lt;/foreign-keys&gt;&lt;ref-type name="Journal Article"&gt;17&lt;/ref-type&gt;&lt;contributors&gt;&lt;authors&gt;&lt;author&gt;Mcshan, Andrew C.&lt;/author&gt;&lt;author&gt;Devlin, Christine A.&lt;/author&gt;&lt;author&gt;Overall, Sarah A.&lt;/author&gt;&lt;author&gt;Park, Jihye&lt;/author&gt;&lt;author&gt;Toor, Jugmohit S.&lt;/author&gt;&lt;author&gt;Moschidi, Danai&lt;/author&gt;&lt;author&gt;Flores-Solis, David&lt;/author&gt;&lt;author&gt;Choi, Hannah&lt;/author&gt;&lt;author&gt;Tripathi, Sarvind&lt;/author&gt;&lt;author&gt;Procko, Erik&lt;/author&gt;&lt;author&gt;Sgourakis, Nikolaos G.&lt;/author&gt;&lt;/authors&gt;&lt;/contributors&gt;&lt;titles&gt;&lt;title&gt;Molecular determinants of chaperone interactions on MHC-I for folding and antigen repertoire selection&lt;/title&gt;&lt;secondary-title&gt;Proceedings of the National Academy of Sciences&lt;/secondary-title&gt;&lt;/titles&gt;&lt;periodical&gt;&lt;full-title&gt;Proceedings of the National Academy of Sciences&lt;/full-title&gt;&lt;/periodical&gt;&lt;pages&gt;25602-25613&lt;/pages&gt;&lt;volume&gt;116&lt;/volume&gt;&lt;number&gt;51&lt;/number&gt;&lt;dates&gt;&lt;year&gt;2019&lt;/year&gt;&lt;pub-dates&gt;&lt;date&gt;2019-12-17&lt;/date&gt;&lt;/pub-dates&gt;&lt;/dates&gt;&lt;publisher&gt;Proceedings of the National Academy of Sciences&lt;/publisher&gt;&lt;isbn&gt;0027-8424&lt;/isbn&gt;&lt;urls&gt;&lt;/urls&gt;&lt;electronic-resource-num&gt;10.1073/pnas.1915562116&lt;/electronic-resource-num&gt;&lt;access-date&gt;2021-12-31T14:26:12&lt;/access-date&gt;&lt;/record&gt;&lt;/Cite&gt;&lt;/EndNote&gt;</w:instrText>
      </w:r>
      <w:r w:rsidR="00A57D92">
        <w:fldChar w:fldCharType="separate"/>
      </w:r>
      <w:r w:rsidR="006C7E18">
        <w:rPr>
          <w:noProof/>
        </w:rPr>
        <w:t>(31)</w:t>
      </w:r>
      <w:r w:rsidR="00A57D92">
        <w:fldChar w:fldCharType="end"/>
      </w:r>
      <w:r w:rsidR="00E25BEA">
        <w:t xml:space="preserve"> have </w:t>
      </w:r>
      <w:r w:rsidR="002916F7">
        <w:t>identified</w:t>
      </w:r>
      <w:r w:rsidR="00210411">
        <w:t xml:space="preserve"> the existence of a minor </w:t>
      </w:r>
      <w:r w:rsidR="004156B7">
        <w:t xml:space="preserve">conformational </w:t>
      </w:r>
      <w:r w:rsidR="00210411">
        <w:t xml:space="preserve">subpopulation </w:t>
      </w:r>
      <w:r w:rsidR="005D38B8">
        <w:t xml:space="preserve">of MHC-I alleles </w:t>
      </w:r>
      <w:r w:rsidR="007D7A67">
        <w:t>predicted to be the TAPBPR receptive conformation</w:t>
      </w:r>
      <w:r w:rsidR="00307A21">
        <w:t>, however NMR</w:t>
      </w:r>
      <w:r w:rsidR="00094D48">
        <w:t xml:space="preserve"> </w:t>
      </w:r>
      <w:r w:rsidR="00527C35">
        <w:t>provides no data</w:t>
      </w:r>
      <w:r w:rsidR="00094D48">
        <w:t xml:space="preserve"> on the </w:t>
      </w:r>
      <w:r w:rsidR="001E2B4B">
        <w:t xml:space="preserve">atomistic </w:t>
      </w:r>
      <w:r w:rsidR="00094D48">
        <w:t xml:space="preserve">structural conformation and was only able to implicate the </w:t>
      </w:r>
      <w:r w:rsidR="00094D48">
        <w:rPr>
          <w:rFonts w:cstheme="minorHAnsi"/>
        </w:rPr>
        <w:t>α</w:t>
      </w:r>
      <w:r w:rsidR="00712CF5">
        <w:rPr>
          <w:rFonts w:cstheme="minorHAnsi"/>
          <w:vertAlign w:val="subscript"/>
        </w:rPr>
        <w:t>2</w:t>
      </w:r>
      <w:r w:rsidR="00094D48">
        <w:t xml:space="preserve"> </w:t>
      </w:r>
      <w:r w:rsidR="00A57D92">
        <w:t>helix</w:t>
      </w:r>
      <w:r w:rsidR="009B11F7">
        <w:t xml:space="preserve"> as correlated with the dynamic shift</w:t>
      </w:r>
      <w:r w:rsidR="00A57D92">
        <w:t xml:space="preserve">. </w:t>
      </w:r>
      <w:r w:rsidR="00205DD6">
        <w:t xml:space="preserve">It may be important to note that mouse alleles </w:t>
      </w:r>
      <w:r w:rsidR="00527C35">
        <w:t xml:space="preserve"> implicated</w:t>
      </w:r>
      <w:r w:rsidR="00E24A83">
        <w:t xml:space="preserve"> the </w:t>
      </w:r>
      <w:r w:rsidR="00E24A83">
        <w:rPr>
          <w:rFonts w:cstheme="minorHAnsi"/>
        </w:rPr>
        <w:t>α</w:t>
      </w:r>
      <w:r w:rsidR="00712CF5">
        <w:rPr>
          <w:rFonts w:cstheme="minorHAnsi"/>
          <w:vertAlign w:val="subscript"/>
        </w:rPr>
        <w:t>3</w:t>
      </w:r>
      <w:r w:rsidR="00E24A83">
        <w:t xml:space="preserve"> domain</w:t>
      </w:r>
      <w:r w:rsidR="00513CE9">
        <w:t xml:space="preserve"> </w:t>
      </w:r>
      <w:r w:rsidR="00E90F70">
        <w:t xml:space="preserve">as related to the </w:t>
      </w:r>
      <w:r w:rsidR="00527C35">
        <w:t xml:space="preserve">conformational </w:t>
      </w:r>
      <w:r w:rsidR="00E90F70">
        <w:t>transition, whereas this was not observed in the two human alleles</w:t>
      </w:r>
      <w:r w:rsidR="00527C35">
        <w:t xml:space="preserve"> </w:t>
      </w:r>
      <w:r w:rsidR="00527C35">
        <w:fldChar w:fldCharType="begin"/>
      </w:r>
      <w:r w:rsidR="006C7E18">
        <w:instrText xml:space="preserve"> ADDIN EN.CITE &lt;EndNote&gt;&lt;Cite&gt;&lt;Author&gt;Mcshan&lt;/Author&gt;&lt;Year&gt;2019&lt;/Year&gt;&lt;RecNum&gt;116&lt;/RecNum&gt;&lt;DisplayText&gt;(31)&lt;/DisplayText&gt;&lt;record&gt;&lt;rec-number&gt;116&lt;/rec-number&gt;&lt;foreign-keys&gt;&lt;key app="EN" db-id="2d2wvfxvtavspdexwe8p2avsfsdveepfaxxf" timestamp="1645712457" guid="d13c9d24-6ef9-4042-b99c-9e0e4317509e"&gt;116&lt;/key&gt;&lt;/foreign-keys&gt;&lt;ref-type name="Journal Article"&gt;17&lt;/ref-type&gt;&lt;contributors&gt;&lt;authors&gt;&lt;author&gt;Mcshan, Andrew C.&lt;/author&gt;&lt;author&gt;Devlin, Christine A.&lt;/author&gt;&lt;author&gt;Overall, Sarah A.&lt;/author&gt;&lt;author&gt;Park, Jihye&lt;/author&gt;&lt;author&gt;Toor, Jugmohit S.&lt;/author&gt;&lt;author&gt;Moschidi, Danai&lt;/author&gt;&lt;author&gt;Flores-Solis, David&lt;/author&gt;&lt;author&gt;Choi, Hannah&lt;/author&gt;&lt;author&gt;Tripathi, Sarvind&lt;/author&gt;&lt;author&gt;Procko, Erik&lt;/author&gt;&lt;author&gt;Sgourakis, Nikolaos G.&lt;/author&gt;&lt;/authors&gt;&lt;/contributors&gt;&lt;titles&gt;&lt;title&gt;Molecular determinants of chaperone interactions on MHC-I for folding and antigen repertoire selection&lt;/title&gt;&lt;secondary-title&gt;Proceedings of the National Academy of Sciences&lt;/secondary-title&gt;&lt;/titles&gt;&lt;periodical&gt;&lt;full-title&gt;Proceedings of the National Academy of Sciences&lt;/full-title&gt;&lt;/periodical&gt;&lt;pages&gt;25602-25613&lt;/pages&gt;&lt;volume&gt;116&lt;/volume&gt;&lt;number&gt;51&lt;/number&gt;&lt;dates&gt;&lt;year&gt;2019&lt;/year&gt;&lt;pub-dates&gt;&lt;date&gt;2019-12-17&lt;/date&gt;&lt;/pub-dates&gt;&lt;/dates&gt;&lt;publisher&gt;Proceedings of the National Academy of Sciences&lt;/publisher&gt;&lt;isbn&gt;0027-8424&lt;/isbn&gt;&lt;urls&gt;&lt;/urls&gt;&lt;electronic-resource-num&gt;10.1073/pnas.1915562116&lt;/electronic-resource-num&gt;&lt;access-date&gt;2021-12-31T14:26:12&lt;/access-date&gt;&lt;/record&gt;&lt;/Cite&gt;&lt;/EndNote&gt;</w:instrText>
      </w:r>
      <w:r w:rsidR="00527C35">
        <w:fldChar w:fldCharType="separate"/>
      </w:r>
      <w:r w:rsidR="006C7E18">
        <w:rPr>
          <w:noProof/>
        </w:rPr>
        <w:t>(31)</w:t>
      </w:r>
      <w:r w:rsidR="00527C35">
        <w:fldChar w:fldCharType="end"/>
      </w:r>
      <w:r w:rsidR="00E90F70">
        <w:t xml:space="preserve">. </w:t>
      </w:r>
      <w:r w:rsidR="009B11F7">
        <w:t xml:space="preserve">Given the </w:t>
      </w:r>
      <w:r w:rsidR="004802ED">
        <w:t>NMR-derived</w:t>
      </w:r>
      <w:r w:rsidR="00646A48">
        <w:t xml:space="preserve"> exchange rates to this novel conformation is </w:t>
      </w:r>
      <w:r w:rsidR="00043E62">
        <w:t>o</w:t>
      </w:r>
      <w:r w:rsidR="00646A48">
        <w:t xml:space="preserve">n the order of </w:t>
      </w:r>
      <w:r w:rsidR="004156B7">
        <w:t>milli</w:t>
      </w:r>
      <w:r w:rsidR="00646A48">
        <w:t xml:space="preserve">seconds, it </w:t>
      </w:r>
      <w:r w:rsidR="00AE1337">
        <w:t>is possible</w:t>
      </w:r>
      <w:r w:rsidR="005571FB">
        <w:t xml:space="preserve"> that </w:t>
      </w:r>
      <w:r w:rsidR="005D38B8">
        <w:t xml:space="preserve">previous </w:t>
      </w:r>
      <w:r w:rsidR="005571FB">
        <w:t>MD simulations have failed to capture the conformation</w:t>
      </w:r>
      <w:r w:rsidR="004156B7">
        <w:t xml:space="preserve">al change </w:t>
      </w:r>
      <w:r w:rsidR="00D47693">
        <w:t>as conventional MD usually samples on low microsecond timescales</w:t>
      </w:r>
      <w:r w:rsidR="00527C35">
        <w:t>.</w:t>
      </w:r>
      <w:r w:rsidR="00D47693">
        <w:t xml:space="preserve"> </w:t>
      </w:r>
      <w:r w:rsidR="00527C35">
        <w:t xml:space="preserve"> This</w:t>
      </w:r>
      <w:r w:rsidR="00D47693">
        <w:t xml:space="preserve"> indicate</w:t>
      </w:r>
      <w:r w:rsidR="00527C35">
        <w:t>s</w:t>
      </w:r>
      <w:r w:rsidR="00D47693">
        <w:t xml:space="preserve"> a need for enhanced sampling MD methods to improve our ability to sample rare events such as these</w:t>
      </w:r>
      <w:r w:rsidR="0024026A">
        <w:t>.</w:t>
      </w:r>
      <w:r w:rsidR="0010153C">
        <w:t xml:space="preserve"> </w:t>
      </w:r>
      <w:r w:rsidR="0024026A">
        <w:t>W</w:t>
      </w:r>
      <w:r w:rsidR="0010153C">
        <w:t xml:space="preserve">hether this mechanism is consistent across multiple </w:t>
      </w:r>
      <w:r w:rsidR="0094657B">
        <w:t xml:space="preserve">HLA </w:t>
      </w:r>
      <w:r w:rsidR="0010153C">
        <w:t>alleles beyond the A*02:01 and A*01:01 representative set</w:t>
      </w:r>
      <w:r w:rsidR="0094657B">
        <w:t xml:space="preserve"> is yet to be seen</w:t>
      </w:r>
      <w:r w:rsidR="00834A5A">
        <w:t>.</w:t>
      </w:r>
    </w:p>
    <w:p w14:paraId="0209996C" w14:textId="5FA3A8B9" w:rsidR="004003A3" w:rsidRPr="007578C6" w:rsidRDefault="00E3418A" w:rsidP="00AC0750">
      <w:r>
        <w:t>Crystallography and mutational studies</w:t>
      </w:r>
      <w:r w:rsidR="000028CF">
        <w:t xml:space="preserve"> </w:t>
      </w:r>
      <w:r w:rsidR="0099008E">
        <w:t xml:space="preserve">of TAPBPR </w:t>
      </w:r>
      <w:r w:rsidR="000028CF">
        <w:t>ha</w:t>
      </w:r>
      <w:r w:rsidR="0099008E">
        <w:t>ve</w:t>
      </w:r>
      <w:r w:rsidR="000028CF">
        <w:t xml:space="preserve"> </w:t>
      </w:r>
      <w:r w:rsidR="00043E62">
        <w:t xml:space="preserve">generated </w:t>
      </w:r>
      <w:r w:rsidR="00B06C43">
        <w:t>several</w:t>
      </w:r>
      <w:r w:rsidR="0099008E">
        <w:t xml:space="preserve"> conflicting </w:t>
      </w:r>
      <w:r w:rsidR="00A17CC3">
        <w:t>hypotheses</w:t>
      </w:r>
      <w:r w:rsidR="0099008E">
        <w:t xml:space="preserve"> in recent years</w:t>
      </w:r>
      <w:r w:rsidR="00B06C43">
        <w:t>.</w:t>
      </w:r>
      <w:r>
        <w:t xml:space="preserve"> </w:t>
      </w:r>
      <w:r w:rsidR="0099008E">
        <w:t>I</w:t>
      </w:r>
      <w:r>
        <w:t>nitial</w:t>
      </w:r>
      <w:r w:rsidR="005A1F57">
        <w:t xml:space="preserve"> reports</w:t>
      </w:r>
      <w:r>
        <w:t xml:space="preserve"> indicat</w:t>
      </w:r>
      <w:r w:rsidR="005A1F57">
        <w:t>ed</w:t>
      </w:r>
      <w:r>
        <w:t xml:space="preserve"> the TAPBPR scoop-loop</w:t>
      </w:r>
      <w:r w:rsidR="005125D2">
        <w:t>/editing-loop</w:t>
      </w:r>
      <w:r>
        <w:t xml:space="preserve"> inserted into the MHC-I F-pocket, functioning as a competitive inhibitor </w:t>
      </w:r>
      <w:r w:rsidR="00E07507">
        <w:t>for peptides</w:t>
      </w:r>
      <w:r w:rsidR="007E20C8">
        <w:t xml:space="preserve"> </w:t>
      </w:r>
      <w:r w:rsidR="002F2D19">
        <w:fldChar w:fldCharType="begin">
          <w:fldData xml:space="preserve">PEVuZE5vdGU+PENpdGU+PEF1dGhvcj5IYWZzdHJhbmQ8L0F1dGhvcj48WWVhcj4yMDE5PC9ZZWFy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</w:fldData>
        </w:fldChar>
      </w:r>
      <w:r w:rsidR="00480CC7">
        <w:instrText xml:space="preserve"> ADDIN EN.CITE </w:instrText>
      </w:r>
      <w:r w:rsidR="00480CC7">
        <w:fldChar w:fldCharType="begin">
          <w:fldData xml:space="preserve">PEVuZE5vdGU+PENpdGU+PEF1dGhvcj5IYWZzdHJhbmQ8L0F1dGhvcj48WWVhcj4yMDE5PC9ZZWFy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</w:fldData>
        </w:fldChar>
      </w:r>
      <w:r w:rsidR="00480CC7">
        <w:instrText xml:space="preserve"> ADDIN EN.CITE.DATA </w:instrText>
      </w:r>
      <w:r w:rsidR="00480CC7">
        <w:fldChar w:fldCharType="end"/>
      </w:r>
      <w:r w:rsidR="002F2D19">
        <w:fldChar w:fldCharType="separate"/>
      </w:r>
      <w:r w:rsidR="00003038">
        <w:rPr>
          <w:noProof/>
        </w:rPr>
        <w:t>(19, 32, 33)</w:t>
      </w:r>
      <w:r w:rsidR="002F2D19">
        <w:fldChar w:fldCharType="end"/>
      </w:r>
      <w:r w:rsidR="00E07507">
        <w:t>.</w:t>
      </w:r>
      <w:r w:rsidR="00FA21E7">
        <w:t xml:space="preserve"> NMR studies subsequently </w:t>
      </w:r>
      <w:r w:rsidR="00B9040C">
        <w:t xml:space="preserve">showed no interaction between the F-pocket and TAPBPR </w:t>
      </w:r>
      <w:r w:rsidR="005125D2">
        <w:t>editing-loop</w:t>
      </w:r>
      <w:r w:rsidR="00B9040C">
        <w:t xml:space="preserve">, </w:t>
      </w:r>
      <w:r w:rsidR="00584CF5">
        <w:t>in</w:t>
      </w:r>
      <w:r w:rsidR="00B9040C">
        <w:t xml:space="preserve">stead indicating </w:t>
      </w:r>
      <w:r w:rsidR="004C4D7B">
        <w:t xml:space="preserve">the </w:t>
      </w:r>
      <w:r w:rsidR="005125D2">
        <w:t>editing-loop</w:t>
      </w:r>
      <w:r w:rsidR="004C4D7B">
        <w:t xml:space="preserve"> functioned as a kinetic trap for peptides</w:t>
      </w:r>
      <w:r w:rsidR="00043E62">
        <w:t>,</w:t>
      </w:r>
      <w:r w:rsidR="00A60130">
        <w:t xml:space="preserve"> </w:t>
      </w:r>
      <w:r w:rsidR="007D14D9">
        <w:t>enhancing peptide affinity</w:t>
      </w:r>
      <w:r w:rsidR="00043E62">
        <w:t>,</w:t>
      </w:r>
      <w:r w:rsidR="005D38B8">
        <w:t xml:space="preserve"> in direct opposition to the prior hypothesis</w:t>
      </w:r>
      <w:r w:rsidR="007D14D9">
        <w:t xml:space="preserve"> </w:t>
      </w:r>
      <w:r w:rsidR="00DF789C">
        <w:fldChar w:fldCharType="begin">
          <w:fldData xml:space="preserve">PEVuZE5vdGU+PENpdGU+PEF1dGhvcj5NY1NoYW48L0F1dGhvcj48WWVhcj4yMDIxPC9ZZWFyPjxS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</w:fldData>
        </w:fldChar>
      </w:r>
      <w:r w:rsidR="006C7E18">
        <w:instrText xml:space="preserve"> ADDIN EN.CITE </w:instrText>
      </w:r>
      <w:r w:rsidR="006C7E18">
        <w:fldChar w:fldCharType="begin">
          <w:fldData xml:space="preserve">PEVuZE5vdGU+PENpdGU+PEF1dGhvcj5NY1NoYW48L0F1dGhvcj48WWVhcj4yMDIxPC9ZZWFyPjxS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</w:fldData>
        </w:fldChar>
      </w:r>
      <w:r w:rsidR="006C7E18">
        <w:instrText xml:space="preserve"> ADDIN EN.CITE.DATA </w:instrText>
      </w:r>
      <w:r w:rsidR="006C7E18">
        <w:fldChar w:fldCharType="end"/>
      </w:r>
      <w:r w:rsidR="00DF789C">
        <w:fldChar w:fldCharType="separate"/>
      </w:r>
      <w:r w:rsidR="006C7E18">
        <w:rPr>
          <w:noProof/>
        </w:rPr>
        <w:t>(18)</w:t>
      </w:r>
      <w:r w:rsidR="00DF789C">
        <w:fldChar w:fldCharType="end"/>
      </w:r>
      <w:r w:rsidR="00A60130">
        <w:t>.</w:t>
      </w:r>
      <w:r w:rsidR="004036B0">
        <w:t xml:space="preserve"> </w:t>
      </w:r>
      <w:r w:rsidR="00A501EF">
        <w:t>Two</w:t>
      </w:r>
      <w:r w:rsidR="00FC3C65">
        <w:t xml:space="preserve"> very recent paper</w:t>
      </w:r>
      <w:r w:rsidR="00A501EF">
        <w:t>s</w:t>
      </w:r>
      <w:r w:rsidR="00FC3C65">
        <w:t xml:space="preserve"> </w:t>
      </w:r>
      <w:r w:rsidR="00A501EF">
        <w:t xml:space="preserve">similarly </w:t>
      </w:r>
      <w:r w:rsidR="00FC3C65">
        <w:t>showed peptide loading was controlled by N-terminal peptide-binding rather than C-terminal peptide binding in the A*02:01 allele</w:t>
      </w:r>
      <w:r w:rsidR="008B57DB">
        <w:t>,</w:t>
      </w:r>
      <w:r w:rsidR="00FC3C65">
        <w:t xml:space="preserve"> using steered-MD and Markov state models </w:t>
      </w:r>
      <w:r w:rsidR="00FC3C65">
        <w:fldChar w:fldCharType="begin">
          <w:fldData xml:space="preserve">PEVuZE5vdGU+PENpdGU+PEF1dGhvcj5MaW48L0F1dGhvcj48WWVhcj4yMDIyPC9ZZWFyPjxSZWNO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</w:fldData>
        </w:fldChar>
      </w:r>
      <w:r w:rsidR="00003038">
        <w:instrText xml:space="preserve"> ADDIN EN.CITE </w:instrText>
      </w:r>
      <w:r w:rsidR="00003038">
        <w:fldChar w:fldCharType="begin">
          <w:fldData xml:space="preserve">PEVuZE5vdGU+PENpdGU+PEF1dGhvcj5MaW48L0F1dGhvcj48WWVhcj4yMDIyPC9ZZWFyPjxSZWNO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</w:fldData>
        </w:fldChar>
      </w:r>
      <w:r w:rsidR="00003038">
        <w:instrText xml:space="preserve"> ADDIN EN.CITE.DATA </w:instrText>
      </w:r>
      <w:r w:rsidR="00003038">
        <w:fldChar w:fldCharType="end"/>
      </w:r>
      <w:r w:rsidR="00FC3C65">
        <w:fldChar w:fldCharType="separate"/>
      </w:r>
      <w:r w:rsidR="00003038">
        <w:rPr>
          <w:noProof/>
        </w:rPr>
        <w:t>(16, 34)</w:t>
      </w:r>
      <w:r w:rsidR="00FC3C65">
        <w:fldChar w:fldCharType="end"/>
      </w:r>
      <w:r w:rsidR="00FC3C65">
        <w:t xml:space="preserve">. This </w:t>
      </w:r>
      <w:r w:rsidR="007144FE">
        <w:t xml:space="preserve">similarly </w:t>
      </w:r>
      <w:r w:rsidR="00AE1337">
        <w:t>suggests</w:t>
      </w:r>
      <w:r w:rsidR="00FC3C65">
        <w:t xml:space="preserve"> allosteric mechanisms</w:t>
      </w:r>
      <w:r w:rsidR="00296287">
        <w:t xml:space="preserve"> for TAPBPR may be </w:t>
      </w:r>
      <w:r w:rsidR="00C640BF">
        <w:t>more relevant to peptide-selection</w:t>
      </w:r>
      <w:r w:rsidR="007144FE">
        <w:t xml:space="preserve"> as N-terminal binding would not be directly inhibited by F-pocket occupation by the editing-loop.</w:t>
      </w:r>
      <w:r w:rsidR="00D20232">
        <w:t xml:space="preserve"> </w:t>
      </w:r>
      <w:r w:rsidR="005541FE">
        <w:t>As only one allele was simulated, this may yet be an allele specific-feature</w:t>
      </w:r>
      <w:r w:rsidR="00D20232">
        <w:t xml:space="preserve"> </w:t>
      </w:r>
      <w:r w:rsidR="00A14863">
        <w:t>with different alleles utilising either a C-terminal or N-terminal loading pathway</w:t>
      </w:r>
      <w:r w:rsidR="00725AF7">
        <w:t>, potentially altered by TAPBPR or tapasin</w:t>
      </w:r>
      <w:r w:rsidR="00A501EF">
        <w:t xml:space="preserve">. It was further shown through correlation analyses </w:t>
      </w:r>
      <w:r w:rsidR="007144FE">
        <w:t xml:space="preserve">of these simulations </w:t>
      </w:r>
      <w:r w:rsidR="00A501EF">
        <w:t xml:space="preserve">that </w:t>
      </w:r>
      <w:r w:rsidR="007144FE">
        <w:t>aa</w:t>
      </w:r>
      <w:r w:rsidR="00A501EF">
        <w:t xml:space="preserve"> 116 </w:t>
      </w:r>
      <w:r w:rsidR="00AE1337">
        <w:t xml:space="preserve">modulates </w:t>
      </w:r>
      <w:r w:rsidR="005D38B8">
        <w:t>a</w:t>
      </w:r>
      <w:r w:rsidR="00A501EF">
        <w:t xml:space="preserve">llosteric communication between the F and A pockets, </w:t>
      </w:r>
      <w:r w:rsidR="00043E62">
        <w:t>al</w:t>
      </w:r>
      <w:r w:rsidR="00A501EF">
        <w:t>though an exact atomistic mechanism was not identified.</w:t>
      </w:r>
      <w:r w:rsidR="007144FE">
        <w:t xml:space="preserve"> This further implicated aa 116 as a critical mediator of tapasin/TAPBPR dependency, but as an allosteric coordinator rather than through direct </w:t>
      </w:r>
      <w:r w:rsidR="008A1AA0">
        <w:t xml:space="preserve">peptide </w:t>
      </w:r>
      <w:r w:rsidR="007144FE">
        <w:t xml:space="preserve">interactions </w:t>
      </w:r>
      <w:r w:rsidR="00043E62">
        <w:t xml:space="preserve">as part of </w:t>
      </w:r>
      <w:r w:rsidR="007144FE">
        <w:t>F-pocket dynamics.</w:t>
      </w:r>
      <w:r w:rsidR="007578C6">
        <w:t xml:space="preserve"> We also note that the TAPBPR jack-hairpin</w:t>
      </w:r>
      <w:r w:rsidR="007578C6">
        <w:rPr>
          <w:b/>
          <w:bCs/>
        </w:rPr>
        <w:t xml:space="preserve"> </w:t>
      </w:r>
      <w:r w:rsidR="007578C6">
        <w:t xml:space="preserve">has been proposed to function as a peptide-loading sensor, with the positioning of Trp60 correlating with </w:t>
      </w:r>
      <w:r w:rsidR="00043E62">
        <w:t xml:space="preserve">the </w:t>
      </w:r>
      <w:r w:rsidR="007578C6">
        <w:t xml:space="preserve">peptide-loading state </w:t>
      </w:r>
      <w:r w:rsidR="007578C6">
        <w:fldChar w:fldCharType="begin">
          <w:fldData xml:space="preserve">PEVuZE5vdGU+PENpdGU+PEF1dGhvcj5IZWU8L0F1dGhvcj48WWVhcj4yMDEzPC9ZZWFyPjxSZWNO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</w:fldData>
        </w:fldChar>
      </w:r>
      <w:r w:rsidR="00003038">
        <w:instrText xml:space="preserve"> ADDIN EN.CITE </w:instrText>
      </w:r>
      <w:r w:rsidR="00003038">
        <w:fldChar w:fldCharType="begin">
          <w:fldData xml:space="preserve">PEVuZE5vdGU+PENpdGU+PEF1dGhvcj5IZWU8L0F1dGhvcj48WWVhcj4yMDEzPC9ZZWFyPjxSZWNO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</w:fldData>
        </w:fldChar>
      </w:r>
      <w:r w:rsidR="00003038">
        <w:instrText xml:space="preserve"> ADDIN EN.CITE.DATA </w:instrText>
      </w:r>
      <w:r w:rsidR="00003038">
        <w:fldChar w:fldCharType="end"/>
      </w:r>
      <w:r w:rsidR="007578C6">
        <w:fldChar w:fldCharType="separate"/>
      </w:r>
      <w:r w:rsidR="00003038">
        <w:rPr>
          <w:noProof/>
        </w:rPr>
        <w:t>(35)</w:t>
      </w:r>
      <w:r w:rsidR="007578C6">
        <w:fldChar w:fldCharType="end"/>
      </w:r>
      <w:r w:rsidR="007578C6">
        <w:t xml:space="preserve">. Whilst interesting, </w:t>
      </w:r>
      <w:r w:rsidR="002976FA">
        <w:t>it</w:t>
      </w:r>
      <w:r w:rsidR="007578C6">
        <w:t xml:space="preserve"> is not yet clear how</w:t>
      </w:r>
      <w:r w:rsidR="002976FA">
        <w:t xml:space="preserve"> </w:t>
      </w:r>
      <w:r w:rsidR="007578C6">
        <w:t xml:space="preserve">reorganisation of the region below the PBG mechanistically alters either peptide or TAPBPR binding, and limited research has been performed on the tapasin jack-hairpin effect. </w:t>
      </w:r>
      <w:r w:rsidR="007144FE">
        <w:t xml:space="preserve">However, the localisation of the interaction directly below </w:t>
      </w:r>
      <w:r w:rsidR="00043E62">
        <w:t xml:space="preserve">the heavily implicated </w:t>
      </w:r>
      <w:r w:rsidR="007144FE">
        <w:t>aa 116 (Figure 2</w:t>
      </w:r>
      <w:r w:rsidR="008A1AA0">
        <w:t>e</w:t>
      </w:r>
      <w:r w:rsidR="007144FE">
        <w:t>) would indicate the potential to sense an allosteric shift along the peptide binding groove</w:t>
      </w:r>
      <w:r w:rsidR="00043E62">
        <w:t xml:space="preserve"> due to close localisation.</w:t>
      </w:r>
    </w:p>
    <w:p w14:paraId="491FB9C3" w14:textId="562830D9" w:rsidR="00571256" w:rsidRDefault="00110A1F" w:rsidP="00AC0750">
      <w:r>
        <w:t xml:space="preserve">The recent study by Lan et al. </w:t>
      </w:r>
      <w:r w:rsidR="00406767">
        <w:fldChar w:fldCharType="begin"/>
      </w:r>
      <w:r w:rsidR="00406767">
        <w:instrText xml:space="preserve"> ADDIN EN.CITE &lt;EndNote&gt;&lt;Cite&gt;&lt;Author&gt;Lan&lt;/Author&gt;&lt;Year&gt;2021&lt;/Year&gt;&lt;RecNum&gt;227&lt;/RecNum&gt;&lt;DisplayText&gt;(15)&lt;/DisplayText&gt;&lt;record&gt;&lt;rec-number&gt;227&lt;/rec-number&gt;&lt;foreign-keys&gt;&lt;key app="EN" db-id="2d2wvfxvtavspdexwe8p2avsfsdveepfaxxf" timestamp="1663333608" guid="8d068dee-e345-4da3-aa1a-255ab9627de5"&gt;227&lt;/key&gt;&lt;/foreign-keys&gt;&lt;ref-type name="Journal Article"&gt;17&lt;/ref-type&gt;&lt;contributors&gt;&lt;authors&gt;&lt;author&gt;Lan, Huan&lt;/author&gt;&lt;author&gt;Abualrous, Esam T.&lt;/author&gt;&lt;author&gt;Sticht, Jana&lt;/author&gt;&lt;author&gt;Fernandez, Laura Maria Arroyo&lt;/author&gt;&lt;author&gt;Werk, Tamina&lt;/author&gt;&lt;author&gt;Weise, Christoph&lt;/author&gt;&lt;author&gt;Ballaschk, Martin&lt;/author&gt;&lt;author&gt;Schmieder, Peter&lt;/author&gt;&lt;author&gt;Loll, Bernhard&lt;/author&gt;&lt;author&gt;Freund, Christian&lt;/author&gt;&lt;/authors&gt;&lt;/contributors&gt;&lt;titles&gt;&lt;title&gt;Exchange catalysis by tapasin exploits conserved and allele-specific features of MHC-I molecules&lt;/title&gt;&lt;secondary-title&gt;Nature Communications&lt;/secondary-title&gt;&lt;/titles&gt;&lt;periodical&gt;&lt;full-title&gt;Nature Communications&lt;/full-title&gt;&lt;/periodical&gt;&lt;pages&gt;4236&lt;/pages&gt;&lt;volume&gt;12&lt;/volume&gt;&lt;number&gt;1&lt;/number&gt;&lt;dates&gt;&lt;year&gt;2021&lt;/year&gt;&lt;pub-dates&gt;&lt;date&gt;2021/07/09&lt;/date&gt;&lt;/pub-dates&gt;&lt;/dates&gt;&lt;isbn&gt;2041-1723&lt;/isbn&gt;&lt;urls&gt;&lt;related-urls&gt;&lt;url&gt;https://doi.org/10.1038/s41467-021-24401-4&lt;/url&gt;&lt;/related-urls&gt;&lt;/urls&gt;&lt;electronic-resource-num&gt;10.1038/s41467-021-24401-4&lt;/electronic-resource-num&gt;&lt;/record&gt;&lt;/Cite&gt;&lt;/EndNote&gt;</w:instrText>
      </w:r>
      <w:r w:rsidR="00406767">
        <w:fldChar w:fldCharType="separate"/>
      </w:r>
      <w:r w:rsidR="00406767">
        <w:rPr>
          <w:noProof/>
        </w:rPr>
        <w:t>(15)</w:t>
      </w:r>
      <w:r w:rsidR="00406767">
        <w:fldChar w:fldCharType="end"/>
      </w:r>
      <w:r w:rsidR="00406767">
        <w:t xml:space="preserve"> </w:t>
      </w:r>
      <w:r w:rsidR="005D38B8">
        <w:t xml:space="preserve">focused </w:t>
      </w:r>
      <w:r w:rsidR="000036F6">
        <w:t xml:space="preserve">on the corresponding shorter tapasin </w:t>
      </w:r>
      <w:r w:rsidR="005125D2">
        <w:t>editing-loop</w:t>
      </w:r>
      <w:r w:rsidR="00A6525F">
        <w:t xml:space="preserve"> </w:t>
      </w:r>
      <w:r>
        <w:t>and</w:t>
      </w:r>
      <w:r w:rsidR="005D38B8">
        <w:t xml:space="preserve"> </w:t>
      </w:r>
      <w:r>
        <w:t>showed</w:t>
      </w:r>
      <w:r w:rsidR="005D38B8">
        <w:t xml:space="preserve"> </w:t>
      </w:r>
      <w:r w:rsidR="007B203B">
        <w:t>allele-</w:t>
      </w:r>
      <w:r w:rsidR="00873252">
        <w:t>specific</w:t>
      </w:r>
      <w:r w:rsidR="007B203B">
        <w:t xml:space="preserve"> differences</w:t>
      </w:r>
      <w:r w:rsidR="00F60639">
        <w:t xml:space="preserve"> in functional effect following mutation of loop residues. </w:t>
      </w:r>
      <w:r w:rsidR="00C77448">
        <w:t xml:space="preserve">The </w:t>
      </w:r>
      <w:r>
        <w:t xml:space="preserve">evolutionarily conserved </w:t>
      </w:r>
      <w:r w:rsidR="00C77448">
        <w:t>hydrophobic L</w:t>
      </w:r>
      <w:r w:rsidR="007144FE">
        <w:t>eu</w:t>
      </w:r>
      <w:r w:rsidR="00C77448">
        <w:t>18</w:t>
      </w:r>
      <w:r>
        <w:t xml:space="preserve"> aa on the tapasin editing-loop</w:t>
      </w:r>
      <w:r w:rsidR="00C77448">
        <w:t xml:space="preserve"> appears critical for all </w:t>
      </w:r>
      <w:r w:rsidR="00A501EF">
        <w:t xml:space="preserve">observed </w:t>
      </w:r>
      <w:r w:rsidR="00C77448">
        <w:t xml:space="preserve">alleles, but </w:t>
      </w:r>
      <w:r w:rsidR="00043E62">
        <w:t xml:space="preserve">the </w:t>
      </w:r>
      <w:r w:rsidR="00911A36">
        <w:t>auxiliary</w:t>
      </w:r>
      <w:r w:rsidR="00C77448">
        <w:t xml:space="preserve"> </w:t>
      </w:r>
      <w:r>
        <w:t>aa</w:t>
      </w:r>
      <w:r w:rsidR="00C77448">
        <w:t xml:space="preserve"> </w:t>
      </w:r>
      <w:r w:rsidR="007144FE">
        <w:t>Lys</w:t>
      </w:r>
      <w:r w:rsidR="00C77448">
        <w:t>16 and S</w:t>
      </w:r>
      <w:r w:rsidR="007144FE">
        <w:t>er</w:t>
      </w:r>
      <w:r w:rsidR="00C77448">
        <w:t>14 have variable effects on different alleles</w:t>
      </w:r>
      <w:r w:rsidR="00B9245F">
        <w:t xml:space="preserve">, potentially indicating </w:t>
      </w:r>
      <w:r w:rsidR="001C7681">
        <w:t xml:space="preserve">multiple </w:t>
      </w:r>
      <w:r w:rsidR="00002BBA">
        <w:t xml:space="preserve">distinct </w:t>
      </w:r>
      <w:r w:rsidR="00A40D01">
        <w:t xml:space="preserve">mechanisms of </w:t>
      </w:r>
      <w:r w:rsidR="00002BBA">
        <w:t>peptide-editing</w:t>
      </w:r>
      <w:r w:rsidR="0084401F">
        <w:t>, but simultaneously highlighting the importance of the tapasin editing loop in mediating peptide-selector function</w:t>
      </w:r>
      <w:r w:rsidR="00A40D01">
        <w:t>.</w:t>
      </w:r>
      <w:r w:rsidR="00BE58DE">
        <w:t xml:space="preserve"> </w:t>
      </w:r>
      <w:r w:rsidR="004037BA">
        <w:t xml:space="preserve">The simplest </w:t>
      </w:r>
      <w:r w:rsidR="00945A20">
        <w:t xml:space="preserve">interpretation of these results </w:t>
      </w:r>
      <w:r w:rsidR="00C9448B">
        <w:t>suggests</w:t>
      </w:r>
      <w:r w:rsidR="008E4819">
        <w:t xml:space="preserve"> </w:t>
      </w:r>
      <w:r w:rsidR="00F109A8">
        <w:t xml:space="preserve">these sidechains directly insert into the </w:t>
      </w:r>
      <w:r w:rsidR="00E554BF">
        <w:t>binding pocket</w:t>
      </w:r>
      <w:r w:rsidR="00AC42B9">
        <w:t xml:space="preserve"> as </w:t>
      </w:r>
      <w:r w:rsidR="000173B0">
        <w:t>acidity of the F-pocket correlated with effect of the polar/charged auxiliary sidechains</w:t>
      </w:r>
      <w:r w:rsidR="00D03AC5">
        <w:t xml:space="preserve"> (Figure 2b)</w:t>
      </w:r>
      <w:r w:rsidR="00BA6B4A">
        <w:t>.</w:t>
      </w:r>
      <w:r w:rsidR="00B37C5D">
        <w:t xml:space="preserve"> </w:t>
      </w:r>
      <w:r w:rsidR="007144FE">
        <w:t xml:space="preserve">However, </w:t>
      </w:r>
      <w:proofErr w:type="gramStart"/>
      <w:r w:rsidR="00007985">
        <w:t>similar to</w:t>
      </w:r>
      <w:proofErr w:type="gramEnd"/>
      <w:r w:rsidR="00007985">
        <w:t xml:space="preserve"> </w:t>
      </w:r>
      <w:r w:rsidR="000173B0">
        <w:t xml:space="preserve">the </w:t>
      </w:r>
      <w:r w:rsidR="00007985">
        <w:t xml:space="preserve">TAPBPR NMR results </w:t>
      </w:r>
      <w:r w:rsidR="00007985">
        <w:fldChar w:fldCharType="begin">
          <w:fldData xml:space="preserve">PEVuZE5vdGU+PENpdGU+PEF1dGhvcj5NY1NoYW48L0F1dGhvcj48WWVhcj4yMDIxPC9ZZWFyPjxS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</w:fldData>
        </w:fldChar>
      </w:r>
      <w:r w:rsidR="006C7E18">
        <w:instrText xml:space="preserve"> ADDIN EN.CITE </w:instrText>
      </w:r>
      <w:r w:rsidR="006C7E18">
        <w:fldChar w:fldCharType="begin">
          <w:fldData xml:space="preserve">PEVuZE5vdGU+PENpdGU+PEF1dGhvcj5NY1NoYW48L0F1dGhvcj48WWVhcj4yMDIxPC9ZZWFyPjxS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</w:fldData>
        </w:fldChar>
      </w:r>
      <w:r w:rsidR="006C7E18">
        <w:instrText xml:space="preserve"> ADDIN EN.CITE.DATA </w:instrText>
      </w:r>
      <w:r w:rsidR="006C7E18">
        <w:fldChar w:fldCharType="end"/>
      </w:r>
      <w:r w:rsidR="00007985">
        <w:fldChar w:fldCharType="separate"/>
      </w:r>
      <w:r w:rsidR="006C7E18">
        <w:rPr>
          <w:noProof/>
        </w:rPr>
        <w:t>(18)</w:t>
      </w:r>
      <w:r w:rsidR="00007985">
        <w:fldChar w:fldCharType="end"/>
      </w:r>
      <w:r w:rsidR="00007985">
        <w:t>, tapasin showed no</w:t>
      </w:r>
      <w:r w:rsidR="002A3A45">
        <w:t xml:space="preserve"> clear</w:t>
      </w:r>
      <w:r w:rsidR="00007985">
        <w:t xml:space="preserve"> variation in F-pocket dynamics upon </w:t>
      </w:r>
      <w:r w:rsidR="00B22E68">
        <w:t>mutation</w:t>
      </w:r>
      <w:r w:rsidR="00007985">
        <w:t xml:space="preserve"> of the tapasin editing-loop</w:t>
      </w:r>
      <w:r w:rsidR="00D03AC5">
        <w:t>.</w:t>
      </w:r>
      <w:r w:rsidR="00007985">
        <w:t xml:space="preserve"> </w:t>
      </w:r>
      <w:r w:rsidR="00D03AC5">
        <w:t>This</w:t>
      </w:r>
      <w:r w:rsidR="00007985">
        <w:t xml:space="preserve"> reinforces the concept that tapasin-mediated peptide editing, whilst highly dependent on the tapasin </w:t>
      </w:r>
      <w:r w:rsidR="002A3A45">
        <w:t>editing</w:t>
      </w:r>
      <w:r w:rsidR="00007985">
        <w:t>-loop, occurs allosterically</w:t>
      </w:r>
      <w:r w:rsidR="00B22E68">
        <w:t xml:space="preserve"> </w:t>
      </w:r>
      <w:r w:rsidR="002A3A45">
        <w:t>and that</w:t>
      </w:r>
      <w:r w:rsidR="00B22E68">
        <w:t xml:space="preserve"> tapasin dependency is a function of the hydrogen bonding network generated by an “acidic” environment</w:t>
      </w:r>
      <w:r w:rsidR="002A3A45">
        <w:t xml:space="preserve"> and</w:t>
      </w:r>
      <w:r w:rsidR="00B22E68">
        <w:t xml:space="preserve"> not the direct binding affinity of the </w:t>
      </w:r>
      <w:r w:rsidR="002A3A45">
        <w:t>editing</w:t>
      </w:r>
      <w:r w:rsidR="00B22E68">
        <w:t xml:space="preserve">-loop for the F-pocket. </w:t>
      </w:r>
      <w:r w:rsidR="00D03AC5">
        <w:t xml:space="preserve">A further suggestion </w:t>
      </w:r>
      <w:r w:rsidR="00356D4E">
        <w:t>of tapasin mechanism of action i</w:t>
      </w:r>
      <w:r w:rsidR="00D03AC5">
        <w:t xml:space="preserve">s the </w:t>
      </w:r>
      <w:r w:rsidR="00356D4E">
        <w:t xml:space="preserve">tapasin-mediated flip of Tyr84 (Figure 2d) which was observed in the TAPBPR-MHC crystal structure </w:t>
      </w:r>
      <w:r w:rsidR="00356D4E">
        <w:fldChar w:fldCharType="begin"/>
      </w:r>
      <w:r w:rsidR="00003038">
        <w:instrText xml:space="preserve"> ADDIN EN.CITE &lt;EndNote&gt;&lt;Cite&gt;&lt;Author&gt;Jiang&lt;/Author&gt;&lt;Year&gt;2017&lt;/Year&gt;&lt;RecNum&gt;143&lt;/RecNum&gt;&lt;DisplayText&gt;(36)&lt;/DisplayText&gt;&lt;record&gt;&lt;rec-number&gt;143&lt;/rec-number&gt;&lt;foreign-keys&gt;&lt;key app="EN" db-id="2d2wvfxvtavspdexwe8p2avsfsdveepfaxxf" timestamp="1656326292" guid="4166bf48-905d-4bdf-9edb-f6810359da76"&gt;143&lt;/key&gt;&lt;/foreign-keys&gt;&lt;ref-type name="Journal Article"&gt;17&lt;/ref-type&gt;&lt;contributors&gt;&lt;authors&gt;&lt;author&gt;Jiang, Jiansheng&lt;/author&gt;&lt;author&gt;Natarajan, Kannan&lt;/author&gt;&lt;author&gt;Boyd, Lisa F.&lt;/author&gt;&lt;author&gt;Morozov, Giora I.&lt;/author&gt;&lt;author&gt;Mage, Michael G.&lt;/author&gt;&lt;author&gt;Margulies, David H.&lt;/author&gt;&lt;/authors&gt;&lt;/contributors&gt;&lt;titles&gt;&lt;title&gt;Crystal structure of a TAPBPR–MHC I complex reveals the mechanism of peptide editing in antigen presentation&lt;/title&gt;&lt;secondary-title&gt;Science&lt;/secondary-title&gt;&lt;/titles&gt;&lt;periodical&gt;&lt;full-title&gt;Science&lt;/full-title&gt;&lt;/periodical&gt;&lt;pages&gt;1064-1068&lt;/pages&gt;&lt;volume&gt;358&lt;/volume&gt;&lt;number&gt;6366&lt;/number&gt;&lt;dates&gt;&lt;year&gt;2017&lt;/year&gt;&lt;pub-dates&gt;&lt;date&gt;2017-11-24&lt;/date&gt;&lt;/pub-dates&gt;&lt;/dates&gt;&lt;publisher&gt;American Association for the Advancement of Science (AAAS)&lt;/publisher&gt;&lt;isbn&gt;0036-8075&lt;/isbn&gt;&lt;urls&gt;&lt;related-urls&gt;&lt;url&gt;https://www.ncbi.nlm.nih.gov/pmc/articles/PMC6320693&lt;/url&gt;&lt;/related-urls&gt;&lt;/urls&gt;&lt;electronic-resource-num&gt;10.1126/science.aao5154&lt;/electronic-resource-num&gt;&lt;access-date&gt;2022-06-27T10:37:40&lt;/access-date&gt;&lt;/record&gt;&lt;/Cite&gt;&lt;/EndNote&gt;</w:instrText>
      </w:r>
      <w:r w:rsidR="00356D4E">
        <w:fldChar w:fldCharType="separate"/>
      </w:r>
      <w:r w:rsidR="00003038">
        <w:rPr>
          <w:noProof/>
        </w:rPr>
        <w:t>(36)</w:t>
      </w:r>
      <w:r w:rsidR="00356D4E">
        <w:fldChar w:fldCharType="end"/>
      </w:r>
      <w:r w:rsidR="00356D4E">
        <w:t xml:space="preserve"> and supported through NMR line broadening peak changes of tapasin. Whether this mechanism is a prerequisite for tapasin scoop-loop action, either through direct-entry or allosteric, or an alternative feature of the peptide selection mechanism is unknown. </w:t>
      </w:r>
      <w:r w:rsidR="00B22E68">
        <w:t xml:space="preserve">Capturing either </w:t>
      </w:r>
      <w:r w:rsidR="00D03AC5">
        <w:t>an</w:t>
      </w:r>
      <w:r w:rsidR="00B22E68">
        <w:t xml:space="preserve"> </w:t>
      </w:r>
      <w:r w:rsidR="002A3A45">
        <w:t>editing</w:t>
      </w:r>
      <w:r w:rsidR="00B22E68">
        <w:t>-loop bound conformation or identification of the allosteric mechanism through MD simulations should help deconvolute these two models</w:t>
      </w:r>
      <w:r w:rsidR="002A3A45">
        <w:t>.</w:t>
      </w:r>
      <w:r w:rsidR="00B22E68">
        <w:t xml:space="preserve"> </w:t>
      </w:r>
      <w:r w:rsidR="002A3A45">
        <w:t>U</w:t>
      </w:r>
      <w:r w:rsidR="00B22E68">
        <w:t xml:space="preserve">nfortunately tapasin-bound </w:t>
      </w:r>
      <w:r w:rsidR="00082B88">
        <w:t xml:space="preserve">MHC-I </w:t>
      </w:r>
      <w:r w:rsidR="00B22E68">
        <w:t xml:space="preserve">MD simulations have only been performed to identify potential mechanisms of peptide-selection and not </w:t>
      </w:r>
      <w:r w:rsidR="002A3A45">
        <w:t>analysed in</w:t>
      </w:r>
      <w:r w:rsidR="00B22E68">
        <w:t xml:space="preserve"> the context of controlling tapasin-dependency </w:t>
      </w:r>
      <w:r w:rsidR="009434A8">
        <w:fldChar w:fldCharType="begin"/>
      </w:r>
      <w:r w:rsidR="00003038">
        <w:instrText xml:space="preserve"> ADDIN EN.CITE &lt;EndNote&gt;&lt;Cite&gt;&lt;Author&gt;Fisette&lt;/Author&gt;&lt;Year&gt;2016&lt;/Year&gt;&lt;RecNum&gt;90&lt;/RecNum&gt;&lt;DisplayText&gt;(37)&lt;/DisplayText&gt;&lt;record&gt;&lt;rec-number&gt;90&lt;/rec-number&gt;&lt;foreign-keys&gt;&lt;key app="EN" db-id="2d2wvfxvtavspdexwe8p2avsfsdveepfaxxf" timestamp="1645712302" guid="8a777e4c-42da-4a09-b736-992287fb5bd4"&gt;90&lt;/key&gt;&lt;/foreign-keys&gt;&lt;ref-type name="Journal Article"&gt;17&lt;/ref-type&gt;&lt;contributors&gt;&lt;authors&gt;&lt;author&gt;Fisette, Olivier&lt;/author&gt;&lt;author&gt;Wingbermühle, Sebastian&lt;/author&gt;&lt;author&gt;Tampé, Robert&lt;/author&gt;&lt;author&gt;Schäfer, Lars V.&lt;/author&gt;&lt;/authors&gt;&lt;/contributors&gt;&lt;titles&gt;&lt;title&gt;Molecular mechanism of peptide editing in the tapasin–MHC I complex&lt;/title&gt;&lt;secondary-title&gt;Scientific Reports&lt;/secondary-title&gt;&lt;/titles&gt;&lt;periodical&gt;&lt;full-title&gt;Scientific Reports&lt;/full-title&gt;&lt;/periodical&gt;&lt;pages&gt;19085&lt;/pages&gt;&lt;volume&gt;6&lt;/volume&gt;&lt;number&gt;1&lt;/number&gt;&lt;dates&gt;&lt;year&gt;2016&lt;/year&gt;&lt;pub-dates&gt;&lt;date&gt;2016-05-01&lt;/date&gt;&lt;/pub-dates&gt;&lt;/dates&gt;&lt;publisher&gt;Springer Science and Business Media LLC&lt;/publisher&gt;&lt;isbn&gt;2045-2322&lt;/isbn&gt;&lt;urls&gt;&lt;related-urls&gt;&lt;url&gt;http://europepmc.org/articles/pmc4709564?pdf=render&lt;/url&gt;&lt;/related-urls&gt;&lt;/urls&gt;&lt;electronic-resource-num&gt;10.1038/srep19085&lt;/electronic-resource-num&gt;&lt;access-date&gt;2021-12-15T15:05:43&lt;/access-date&gt;&lt;/record&gt;&lt;/Cite&gt;&lt;/EndNote&gt;</w:instrText>
      </w:r>
      <w:r w:rsidR="009434A8">
        <w:fldChar w:fldCharType="separate"/>
      </w:r>
      <w:r w:rsidR="00003038">
        <w:rPr>
          <w:noProof/>
        </w:rPr>
        <w:t>(37)</w:t>
      </w:r>
      <w:r w:rsidR="009434A8">
        <w:fldChar w:fldCharType="end"/>
      </w:r>
      <w:r w:rsidR="00B22E68">
        <w:t xml:space="preserve">. </w:t>
      </w:r>
    </w:p>
    <w:p w14:paraId="11978A5A" w14:textId="267CB025" w:rsidR="00B30B2D" w:rsidRDefault="00B30B2D" w:rsidP="00B30B2D">
      <w:pPr>
        <w:pStyle w:val="Heading2"/>
      </w:pPr>
      <w:r>
        <w:t>ERAP</w:t>
      </w:r>
      <w:r w:rsidR="00FE28CE">
        <w:t>s</w:t>
      </w:r>
    </w:p>
    <w:p w14:paraId="5AFD22C5" w14:textId="1D8594EC" w:rsidR="008B1205" w:rsidRDefault="00095A59" w:rsidP="006D39EB">
      <w:r>
        <w:t>ERAP1</w:t>
      </w:r>
      <w:r w:rsidR="00FE28CE">
        <w:t xml:space="preserve"> and ERAP2 are </w:t>
      </w:r>
      <w:r w:rsidR="002A3A45">
        <w:t>highly</w:t>
      </w:r>
      <w:r w:rsidR="00C10A0B">
        <w:t xml:space="preserve"> polymorphic aminopeptidas</w:t>
      </w:r>
      <w:r w:rsidR="006D39EB">
        <w:t>e</w:t>
      </w:r>
      <w:r w:rsidR="00FE28CE">
        <w:t xml:space="preserve">s </w:t>
      </w:r>
      <w:r w:rsidR="00C10A0B">
        <w:t>that</w:t>
      </w:r>
      <w:r>
        <w:t xml:space="preserve"> trim peptides</w:t>
      </w:r>
      <w:r w:rsidR="00535A42">
        <w:t xml:space="preserve"> within the ER</w:t>
      </w:r>
      <w:r w:rsidR="006A0604">
        <w:t xml:space="preserve"> </w:t>
      </w:r>
      <w:r w:rsidR="0062514F">
        <w:t>to</w:t>
      </w:r>
      <w:r w:rsidR="006A0604">
        <w:t xml:space="preserve"> optimal lengths </w:t>
      </w:r>
      <w:r w:rsidR="0062514F">
        <w:t>for</w:t>
      </w:r>
      <w:r w:rsidR="006A0604">
        <w:t xml:space="preserve"> MHC-I</w:t>
      </w:r>
      <w:r w:rsidR="0062514F">
        <w:t xml:space="preserve"> binding</w:t>
      </w:r>
      <w:r w:rsidR="00602A62">
        <w:t xml:space="preserve">, </w:t>
      </w:r>
      <w:r w:rsidR="00CB18E5">
        <w:t>modifying the cellular surface immunopeptidome</w:t>
      </w:r>
      <w:r w:rsidR="00667EDA">
        <w:t xml:space="preserve"> indirectly by altering the available pool of peptides</w:t>
      </w:r>
      <w:r w:rsidR="00CB18E5">
        <w:t xml:space="preserve">. </w:t>
      </w:r>
      <w:r w:rsidR="0085091E">
        <w:t>This function</w:t>
      </w:r>
      <w:r w:rsidR="004826BA">
        <w:t xml:space="preserve"> ha</w:t>
      </w:r>
      <w:r w:rsidR="00E549FD">
        <w:t xml:space="preserve">s an intrinsic duality in its ability to both </w:t>
      </w:r>
      <w:r w:rsidR="006B69B5">
        <w:t>destroy and create antigens</w:t>
      </w:r>
      <w:r w:rsidR="00255737">
        <w:t>,</w:t>
      </w:r>
      <w:r w:rsidR="00383BEA">
        <w:t xml:space="preserve"> depending on the allotype and peptide</w:t>
      </w:r>
      <w:r w:rsidR="00255737">
        <w:t>-</w:t>
      </w:r>
      <w:r w:rsidR="00383BEA">
        <w:t>depend</w:t>
      </w:r>
      <w:r w:rsidR="00741CE7">
        <w:t>ent extent of trimming</w:t>
      </w:r>
      <w:r w:rsidR="009A0397">
        <w:t xml:space="preserve"> </w:t>
      </w:r>
      <w:r w:rsidR="000873C1">
        <w:fldChar w:fldCharType="begin">
          <w:fldData xml:space="preserve">PEVuZE5vdGU+PENpdGU+PEF1dGhvcj5Lb3VtYW50b3U8L0F1dGhvcj48WWVhcj4yMDE5PC9ZZWFy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</w:fldData>
        </w:fldChar>
      </w:r>
      <w:r w:rsidR="00003038">
        <w:instrText xml:space="preserve"> ADDIN EN.CITE </w:instrText>
      </w:r>
      <w:r w:rsidR="00003038">
        <w:fldChar w:fldCharType="begin">
          <w:fldData xml:space="preserve">PEVuZE5vdGU+PENpdGU+PEF1dGhvcj5Lb3VtYW50b3U8L0F1dGhvcj48WWVhcj4yMDE5PC9ZZWFy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</w:fldData>
        </w:fldChar>
      </w:r>
      <w:r w:rsidR="00003038">
        <w:instrText xml:space="preserve"> ADDIN EN.CITE.DATA </w:instrText>
      </w:r>
      <w:r w:rsidR="00003038">
        <w:fldChar w:fldCharType="end"/>
      </w:r>
      <w:r w:rsidR="000873C1">
        <w:fldChar w:fldCharType="separate"/>
      </w:r>
      <w:r w:rsidR="00003038">
        <w:rPr>
          <w:noProof/>
        </w:rPr>
        <w:t>(38)</w:t>
      </w:r>
      <w:r w:rsidR="000873C1">
        <w:fldChar w:fldCharType="end"/>
      </w:r>
      <w:r w:rsidR="00741CE7">
        <w:t>.</w:t>
      </w:r>
      <w:r w:rsidR="00C300BF">
        <w:t xml:space="preserve"> The mechanism of peptide trimming</w:t>
      </w:r>
      <w:r w:rsidR="00255737">
        <w:t>, commonly defined as the “molecular ruler” model,</w:t>
      </w:r>
      <w:r w:rsidR="00C300BF">
        <w:t xml:space="preserve"> </w:t>
      </w:r>
      <w:r w:rsidR="00140359">
        <w:t xml:space="preserve">is well </w:t>
      </w:r>
      <w:r w:rsidR="00AA0F96">
        <w:t xml:space="preserve">studied </w:t>
      </w:r>
      <w:r w:rsidR="00140359">
        <w:t xml:space="preserve">for </w:t>
      </w:r>
      <w:r w:rsidR="008B1205">
        <w:t>soluble</w:t>
      </w:r>
      <w:r w:rsidR="00140359">
        <w:t xml:space="preserve"> peptide </w:t>
      </w:r>
      <w:r w:rsidR="0024026A">
        <w:t>ligand</w:t>
      </w:r>
      <w:r w:rsidR="00140359">
        <w:t>, leading to length-specific trimming of peptides by ERAP1</w:t>
      </w:r>
      <w:r w:rsidR="008B1205">
        <w:t>.</w:t>
      </w:r>
      <w:r w:rsidR="009B73DF">
        <w:t xml:space="preserve"> The mechanism suggests molecular interactions at both the active site and a</w:t>
      </w:r>
      <w:r w:rsidR="00277637">
        <w:t>n undefined</w:t>
      </w:r>
      <w:r w:rsidR="009B73DF">
        <w:t xml:space="preserve"> distal regulatory site induce a conformational transition to a more catalytically active conformation</w:t>
      </w:r>
      <w:r w:rsidR="00D97AFB">
        <w:t xml:space="preserve">. X-ray crystal structures have identified </w:t>
      </w:r>
      <w:r w:rsidR="0020107C">
        <w:t>two</w:t>
      </w:r>
      <w:r w:rsidR="00D97AFB">
        <w:t xml:space="preserve"> main </w:t>
      </w:r>
      <w:r w:rsidR="00D76D8C">
        <w:t xml:space="preserve">states </w:t>
      </w:r>
      <w:r w:rsidR="00D97AFB">
        <w:t>defined as “open” and “closed”</w:t>
      </w:r>
      <w:r w:rsidR="0040481D">
        <w:t xml:space="preserve">, with SAXS data </w:t>
      </w:r>
      <w:r w:rsidR="0068263D">
        <w:t xml:space="preserve">suggesting </w:t>
      </w:r>
      <w:r w:rsidR="00B25A34">
        <w:t xml:space="preserve">ligand binding induces </w:t>
      </w:r>
      <w:r w:rsidR="00893D64">
        <w:t>transition to a more closed-like conformation</w:t>
      </w:r>
      <w:r w:rsidR="009A12A7">
        <w:t xml:space="preserve"> </w:t>
      </w:r>
      <w:r w:rsidR="00C1796A">
        <w:fldChar w:fldCharType="begin">
          <w:fldData xml:space="preserve">PEVuZE5vdGU+PENpdGU+PEF1dGhvcj5NYWJlbjwvQXV0aG9yPjxZZWFyPjIwMjE8L1llYXI+PFJl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</w:fldData>
        </w:fldChar>
      </w:r>
      <w:r w:rsidR="00003038">
        <w:instrText xml:space="preserve"> ADDIN EN.CITE </w:instrText>
      </w:r>
      <w:r w:rsidR="00003038">
        <w:fldChar w:fldCharType="begin">
          <w:fldData xml:space="preserve">PEVuZE5vdGU+PENpdGU+PEF1dGhvcj5NYWJlbjwvQXV0aG9yPjxZZWFyPjIwMjE8L1llYXI+PFJl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</w:fldData>
        </w:fldChar>
      </w:r>
      <w:r w:rsidR="00003038">
        <w:instrText xml:space="preserve"> ADDIN EN.CITE.DATA </w:instrText>
      </w:r>
      <w:r w:rsidR="00003038">
        <w:fldChar w:fldCharType="end"/>
      </w:r>
      <w:r w:rsidR="00C1796A">
        <w:fldChar w:fldCharType="separate"/>
      </w:r>
      <w:r w:rsidR="00003038">
        <w:rPr>
          <w:noProof/>
        </w:rPr>
        <w:t>(39)</w:t>
      </w:r>
      <w:r w:rsidR="00C1796A">
        <w:fldChar w:fldCharType="end"/>
      </w:r>
      <w:r w:rsidR="00893D64">
        <w:t>.</w:t>
      </w:r>
      <w:r w:rsidR="00466C54">
        <w:t xml:space="preserve"> As crystal structures are</w:t>
      </w:r>
      <w:r w:rsidR="00255737">
        <w:t xml:space="preserve"> not</w:t>
      </w:r>
      <w:r w:rsidR="00466C54">
        <w:t xml:space="preserve"> necessarily representative of the </w:t>
      </w:r>
      <w:r w:rsidR="00510765">
        <w:t>ensemble of states</w:t>
      </w:r>
      <w:r w:rsidR="0020107C">
        <w:t>,</w:t>
      </w:r>
      <w:r w:rsidR="00510765">
        <w:t xml:space="preserve"> </w:t>
      </w:r>
      <w:r w:rsidR="00113D31">
        <w:t xml:space="preserve">MD has been used to generate a more representative </w:t>
      </w:r>
      <w:r w:rsidR="009B41B4">
        <w:t xml:space="preserve">set of structures to better relate to </w:t>
      </w:r>
      <w:r w:rsidR="00887700">
        <w:t xml:space="preserve">low-resolution </w:t>
      </w:r>
      <w:r w:rsidR="009B41B4">
        <w:t>SAXS</w:t>
      </w:r>
      <w:r w:rsidR="00255737">
        <w:t>,</w:t>
      </w:r>
      <w:r w:rsidR="009B41B4">
        <w:t xml:space="preserve"> data</w:t>
      </w:r>
      <w:r w:rsidR="00F4029A">
        <w:t xml:space="preserve"> which further validated the existing </w:t>
      </w:r>
      <w:r w:rsidR="0020107C">
        <w:t>two</w:t>
      </w:r>
      <w:r w:rsidR="00255737">
        <w:t>-</w:t>
      </w:r>
      <w:r w:rsidR="00D76D8C">
        <w:t>state</w:t>
      </w:r>
      <w:r w:rsidR="00255737">
        <w:t xml:space="preserve"> model</w:t>
      </w:r>
      <w:r w:rsidR="00D76D8C" w:rsidRPr="00D76D8C">
        <w:t xml:space="preserve"> </w:t>
      </w:r>
      <w:r w:rsidR="00D76D8C">
        <w:fldChar w:fldCharType="begin">
          <w:fldData xml:space="preserve">PEVuZE5vdGU+PENpdGU+PEF1dGhvcj5NYWJlbjwvQXV0aG9yPjxZZWFyPjIwMjA8L1llYXI+PFJl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</w:fldData>
        </w:fldChar>
      </w:r>
      <w:r w:rsidR="00003038">
        <w:instrText xml:space="preserve"> ADDIN EN.CITE </w:instrText>
      </w:r>
      <w:r w:rsidR="00003038">
        <w:fldChar w:fldCharType="begin">
          <w:fldData xml:space="preserve">PEVuZE5vdGU+PENpdGU+PEF1dGhvcj5NYWJlbjwvQXV0aG9yPjxZZWFyPjIwMjA8L1llYXI+PFJl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</w:fldData>
        </w:fldChar>
      </w:r>
      <w:r w:rsidR="00003038">
        <w:instrText xml:space="preserve"> ADDIN EN.CITE.DATA </w:instrText>
      </w:r>
      <w:r w:rsidR="00003038">
        <w:fldChar w:fldCharType="end"/>
      </w:r>
      <w:r w:rsidR="00D76D8C">
        <w:fldChar w:fldCharType="separate"/>
      </w:r>
      <w:r w:rsidR="00003038">
        <w:rPr>
          <w:noProof/>
        </w:rPr>
        <w:t>(39, 40)</w:t>
      </w:r>
      <w:r w:rsidR="00D76D8C">
        <w:fldChar w:fldCharType="end"/>
      </w:r>
      <w:r w:rsidR="00F4029A">
        <w:t xml:space="preserve">. </w:t>
      </w:r>
      <w:r w:rsidR="00A263E7">
        <w:t xml:space="preserve">A key development is the identification of multiple distal sites </w:t>
      </w:r>
      <w:r w:rsidR="009C6AED">
        <w:t>that can bind the c-terminus of peptides or associated ligands</w:t>
      </w:r>
      <w:r w:rsidR="00602971">
        <w:t xml:space="preserve"> leading to increased catalytic activity</w:t>
      </w:r>
      <w:r w:rsidR="0020107C">
        <w:t xml:space="preserve"> </w:t>
      </w:r>
      <w:r w:rsidR="0020107C">
        <w:fldChar w:fldCharType="begin">
          <w:fldData xml:space="preserve">PEVuZE5vdGU+PENpdGU+PEF1dGhvcj5NYWJlbjwvQXV0aG9yPjxZZWFyPjIwMjA8L1llYXI+PFJl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</w:fldData>
        </w:fldChar>
      </w:r>
      <w:r w:rsidR="00003038">
        <w:instrText xml:space="preserve"> ADDIN EN.CITE </w:instrText>
      </w:r>
      <w:r w:rsidR="00003038">
        <w:fldChar w:fldCharType="begin">
          <w:fldData xml:space="preserve">PEVuZE5vdGU+PENpdGU+PEF1dGhvcj5NYWJlbjwvQXV0aG9yPjxZZWFyPjIwMjA8L1llYXI+PFJl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</w:fldData>
        </w:fldChar>
      </w:r>
      <w:r w:rsidR="00003038">
        <w:instrText xml:space="preserve"> ADDIN EN.CITE.DATA </w:instrText>
      </w:r>
      <w:r w:rsidR="00003038">
        <w:fldChar w:fldCharType="end"/>
      </w:r>
      <w:r w:rsidR="0020107C">
        <w:fldChar w:fldCharType="separate"/>
      </w:r>
      <w:r w:rsidR="00003038">
        <w:rPr>
          <w:noProof/>
        </w:rPr>
        <w:t>(40)</w:t>
      </w:r>
      <w:r w:rsidR="0020107C">
        <w:fldChar w:fldCharType="end"/>
      </w:r>
      <w:r w:rsidR="00602971" w:rsidRPr="00FE28CE">
        <w:t>.</w:t>
      </w:r>
    </w:p>
    <w:p w14:paraId="0E2EA883" w14:textId="7E601DFA" w:rsidR="00154B14" w:rsidRDefault="00356CBD" w:rsidP="00AC0750">
      <w:r>
        <w:t xml:space="preserve">ERAP1 </w:t>
      </w:r>
      <w:r w:rsidR="00B240D5">
        <w:t>has been further shown to</w:t>
      </w:r>
      <w:r>
        <w:t xml:space="preserve"> cleave </w:t>
      </w:r>
      <w:r w:rsidR="00BA769A">
        <w:t xml:space="preserve">MHC-bound </w:t>
      </w:r>
      <w:r w:rsidR="00A04794">
        <w:t xml:space="preserve">peptide </w:t>
      </w:r>
      <w:r w:rsidR="00994A95">
        <w:fldChar w:fldCharType="begin"/>
      </w:r>
      <w:r w:rsidR="00003038">
        <w:instrText xml:space="preserve"> ADDIN EN.CITE &lt;EndNote&gt;&lt;Cite&gt;&lt;Author&gt;Chen&lt;/Author&gt;&lt;Year&gt;2016&lt;/Year&gt;&lt;RecNum&gt;163&lt;/RecNum&gt;&lt;DisplayText&gt;(41)&lt;/DisplayText&gt;&lt;record&gt;&lt;rec-number&gt;163&lt;/rec-number&gt;&lt;foreign-keys&gt;&lt;key app="EN" db-id="2d2wvfxvtavspdexwe8p2avsfsdveepfaxxf" timestamp="1657272166" guid="6f8abb2e-7c10-478b-bd22-e5156727a9bc"&gt;163&lt;/key&gt;&lt;/foreign-keys&gt;&lt;ref-type name="Journal Article"&gt;17&lt;/ref-type&gt;&lt;contributors&gt;&lt;authors&gt;&lt;author&gt;Chen, Hanna&lt;/author&gt;&lt;author&gt;Li, Lenong&lt;/author&gt;&lt;author&gt;Weimershaus, Mirjana&lt;/author&gt;&lt;author&gt;Evnouchidou, Irini&lt;/author&gt;&lt;author&gt;Van Endert, Peter&lt;/author&gt;&lt;author&gt;Bouvier, Marlene&lt;/author&gt;&lt;/authors&gt;&lt;/contributors&gt;&lt;titles&gt;&lt;title&gt;ERAP1-ERAP2 dimers trim MHC I-bound precursor peptides; implications for understanding peptide editing&lt;/title&gt;&lt;secondary-title&gt;Scientific Reports&lt;/secondary-title&gt;&lt;/titles&gt;&lt;periodical&gt;&lt;full-title&gt;Scientific Reports&lt;/full-title&gt;&lt;/periodical&gt;&lt;pages&gt;28902&lt;/pages&gt;&lt;volume&gt;6&lt;/volume&gt;&lt;number&gt;1&lt;/number&gt;&lt;dates&gt;&lt;year&gt;2016&lt;/year&gt;&lt;pub-dates&gt;&lt;date&gt;2016-08-01&lt;/date&gt;&lt;/pub-dates&gt;&lt;/dates&gt;&lt;publisher&gt;Springer Science and Business Media LLC&lt;/publisher&gt;&lt;isbn&gt;2045-2322&lt;/isbn&gt;&lt;urls&gt;&lt;related-urls&gt;&lt;url&gt;https://www.ncbi.nlm.nih.gov/pmc/articles/PMC4981824&lt;/url&gt;&lt;/related-urls&gt;&lt;/urls&gt;&lt;electronic-resource-num&gt;10.1038/srep28902&lt;/electronic-resource-num&gt;&lt;access-date&gt;2022-07-08T09:21:49&lt;/access-date&gt;&lt;/record&gt;&lt;/Cite&gt;&lt;/EndNote&gt;</w:instrText>
      </w:r>
      <w:r w:rsidR="00994A95">
        <w:fldChar w:fldCharType="separate"/>
      </w:r>
      <w:r w:rsidR="00003038">
        <w:rPr>
          <w:noProof/>
        </w:rPr>
        <w:t>(41)</w:t>
      </w:r>
      <w:r w:rsidR="00994A95">
        <w:fldChar w:fldCharType="end"/>
      </w:r>
      <w:r w:rsidR="00994A95">
        <w:t xml:space="preserve">, </w:t>
      </w:r>
      <w:r w:rsidR="00966AEF">
        <w:t xml:space="preserve">though no </w:t>
      </w:r>
      <w:r w:rsidR="004C31B3">
        <w:t>mechanism consistent with structural data has yet been proposed.</w:t>
      </w:r>
      <w:r w:rsidR="00D05F41">
        <w:t xml:space="preserve"> </w:t>
      </w:r>
      <w:r w:rsidR="00816678">
        <w:t xml:space="preserve">MD investigations </w:t>
      </w:r>
      <w:r w:rsidR="005732EB">
        <w:t xml:space="preserve">into </w:t>
      </w:r>
      <w:r w:rsidR="00FE28CE">
        <w:t xml:space="preserve">this </w:t>
      </w:r>
      <w:r w:rsidR="005732EB">
        <w:t xml:space="preserve">ERAP function </w:t>
      </w:r>
      <w:r w:rsidR="00816678">
        <w:t>are hindered by the lack of</w:t>
      </w:r>
      <w:r w:rsidR="005732EB">
        <w:t xml:space="preserve"> </w:t>
      </w:r>
      <w:r w:rsidR="001E2730">
        <w:t>an</w:t>
      </w:r>
      <w:r w:rsidR="00816678">
        <w:t xml:space="preserve"> </w:t>
      </w:r>
      <w:r w:rsidR="0006661E">
        <w:t xml:space="preserve">ERAP-peptide-MHC </w:t>
      </w:r>
      <w:r w:rsidR="005732EB">
        <w:t>heterotrimeric complex</w:t>
      </w:r>
      <w:r w:rsidR="0020107C">
        <w:t>.</w:t>
      </w:r>
      <w:r w:rsidR="00111BFC">
        <w:t xml:space="preserve"> </w:t>
      </w:r>
      <w:r w:rsidR="004802ED">
        <w:t>However,</w:t>
      </w:r>
      <w:r w:rsidR="00621331">
        <w:t xml:space="preserve"> MD</w:t>
      </w:r>
      <w:r w:rsidR="0020107C">
        <w:t>-</w:t>
      </w:r>
      <w:r w:rsidR="00621331">
        <w:t xml:space="preserve">based </w:t>
      </w:r>
      <w:r w:rsidR="001E4824">
        <w:t xml:space="preserve">MHC-I peptide </w:t>
      </w:r>
      <w:r w:rsidR="00621331">
        <w:t xml:space="preserve">dissociation studies </w:t>
      </w:r>
      <w:r w:rsidR="00DE4F37">
        <w:t>have shown N-terminal peptide dissociation mechanisms</w:t>
      </w:r>
      <w:r w:rsidR="00293FBF">
        <w:t xml:space="preserve"> </w:t>
      </w:r>
      <w:r w:rsidR="00222837">
        <w:fldChar w:fldCharType="begin">
          <w:fldData xml:space="preserve">PEVuZE5vdGU+PENpdGU+PEF1dGhvcj5NYXZyaWRpczwvQXV0aG9yPjxZZWFyPjIwMjA8L1llYXI+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</w:fldData>
        </w:fldChar>
      </w:r>
      <w:r w:rsidR="00003038">
        <w:instrText xml:space="preserve"> ADDIN EN.CITE </w:instrText>
      </w:r>
      <w:r w:rsidR="00003038">
        <w:fldChar w:fldCharType="begin">
          <w:fldData xml:space="preserve">PEVuZE5vdGU+PENpdGU+PEF1dGhvcj5NYXZyaWRpczwvQXV0aG9yPjxZZWFyPjIwMjA8L1llYXI+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</w:fldData>
        </w:fldChar>
      </w:r>
      <w:r w:rsidR="00003038">
        <w:instrText xml:space="preserve"> ADDIN EN.CITE.DATA </w:instrText>
      </w:r>
      <w:r w:rsidR="00003038">
        <w:fldChar w:fldCharType="end"/>
      </w:r>
      <w:r w:rsidR="00222837">
        <w:fldChar w:fldCharType="separate"/>
      </w:r>
      <w:r w:rsidR="00003038">
        <w:rPr>
          <w:noProof/>
        </w:rPr>
        <w:t>(42)</w:t>
      </w:r>
      <w:r w:rsidR="00222837">
        <w:fldChar w:fldCharType="end"/>
      </w:r>
      <w:r w:rsidR="00DB166B">
        <w:t xml:space="preserve"> which, combined with experimental observations of covalently bonded peptide showing trimming susceptibility </w:t>
      </w:r>
      <w:r w:rsidR="00DB166B">
        <w:fldChar w:fldCharType="begin">
          <w:fldData xml:space="preserve">PEVuZE5vdGU+PENpdGU+PEF1dGhvcj5MaTwvQXV0aG9yPjxZZWFyPjIwMTk8L1llYXI+PFJlY051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</w:fldData>
        </w:fldChar>
      </w:r>
      <w:r w:rsidR="00003038">
        <w:instrText xml:space="preserve"> ADDIN EN.CITE </w:instrText>
      </w:r>
      <w:r w:rsidR="00003038">
        <w:fldChar w:fldCharType="begin">
          <w:fldData xml:space="preserve">PEVuZE5vdGU+PENpdGU+PEF1dGhvcj5MaTwvQXV0aG9yPjxZZWFyPjIwMTk8L1llYXI+PFJlY051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</w:fldData>
        </w:fldChar>
      </w:r>
      <w:r w:rsidR="00003038">
        <w:instrText xml:space="preserve"> ADDIN EN.CITE.DATA </w:instrText>
      </w:r>
      <w:r w:rsidR="00003038">
        <w:fldChar w:fldCharType="end"/>
      </w:r>
      <w:r w:rsidR="00DB166B">
        <w:fldChar w:fldCharType="separate"/>
      </w:r>
      <w:r w:rsidR="00003038">
        <w:rPr>
          <w:noProof/>
        </w:rPr>
        <w:t>(43)</w:t>
      </w:r>
      <w:r w:rsidR="00DB166B">
        <w:fldChar w:fldCharType="end"/>
      </w:r>
      <w:r w:rsidR="00DB166B">
        <w:t>, could suggest a potential mechanism not requiring a closely complexed ERAP-MHC structure</w:t>
      </w:r>
      <w:r w:rsidR="00B54428">
        <w:t xml:space="preserve">. </w:t>
      </w:r>
      <w:r w:rsidR="00222837">
        <w:t>Recent evidence suggests bound-peptide trimming occurs at a rate slower than peptide dissociation</w:t>
      </w:r>
      <w:r w:rsidR="00F90768">
        <w:t xml:space="preserve"> </w:t>
      </w:r>
      <w:r w:rsidR="0020107C">
        <w:t xml:space="preserve">Thus whilst </w:t>
      </w:r>
      <w:r w:rsidR="00F90768">
        <w:t xml:space="preserve">the ability </w:t>
      </w:r>
      <w:r w:rsidR="004F2DC6">
        <w:t>of ERAP</w:t>
      </w:r>
      <w:r w:rsidR="00F90768">
        <w:t xml:space="preserve"> trim </w:t>
      </w:r>
      <w:r w:rsidR="003413D1">
        <w:t xml:space="preserve">bound peptide is supported, the biological relevance </w:t>
      </w:r>
      <w:r w:rsidR="004F2DC6">
        <w:t>remains</w:t>
      </w:r>
      <w:r w:rsidR="003413D1">
        <w:t xml:space="preserve"> </w:t>
      </w:r>
      <w:r w:rsidR="002B3EC0">
        <w:t>unclear</w:t>
      </w:r>
      <w:r w:rsidR="003413D1">
        <w:t xml:space="preserve"> </w:t>
      </w:r>
      <w:r w:rsidR="00222837">
        <w:fldChar w:fldCharType="begin">
          <w:fldData xml:space="preserve">PEVuZE5vdGU+PENpdGU+PEF1dGhvcj5NYXZyaWRpczwvQXV0aG9yPjxZZWFyPjIwMjA8L1llYXI+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=
</w:fldData>
        </w:fldChar>
      </w:r>
      <w:r w:rsidR="00003038">
        <w:instrText xml:space="preserve"> ADDIN EN.CITE </w:instrText>
      </w:r>
      <w:r w:rsidR="00003038">
        <w:fldChar w:fldCharType="begin">
          <w:fldData xml:space="preserve">PEVuZE5vdGU+PENpdGU+PEF1dGhvcj5NYXZyaWRpczwvQXV0aG9yPjxZZWFyPjIwMjA8L1llYXI+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=
</w:fldData>
        </w:fldChar>
      </w:r>
      <w:r w:rsidR="00003038">
        <w:instrText xml:space="preserve"> ADDIN EN.CITE.DATA </w:instrText>
      </w:r>
      <w:r w:rsidR="00003038">
        <w:fldChar w:fldCharType="end"/>
      </w:r>
      <w:r w:rsidR="00222837">
        <w:fldChar w:fldCharType="separate"/>
      </w:r>
      <w:r w:rsidR="00003038">
        <w:rPr>
          <w:noProof/>
        </w:rPr>
        <w:t>(42, 44)</w:t>
      </w:r>
      <w:r w:rsidR="00222837">
        <w:fldChar w:fldCharType="end"/>
      </w:r>
      <w:r w:rsidR="003413D1">
        <w:t>.</w:t>
      </w:r>
      <w:r w:rsidR="007910FE">
        <w:t xml:space="preserve"> </w:t>
      </w:r>
    </w:p>
    <w:p w14:paraId="266007B0" w14:textId="77777777" w:rsidR="009E0C74" w:rsidRDefault="009E0C74" w:rsidP="009E0C74">
      <w:pPr>
        <w:pStyle w:val="Heading2"/>
      </w:pPr>
      <w:r>
        <w:t>Predicting MHC-Peptide surface presentation</w:t>
      </w:r>
    </w:p>
    <w:p w14:paraId="090504DE" w14:textId="63E4C777" w:rsidR="00666EA9" w:rsidRDefault="009E0C74" w:rsidP="009E0C74">
      <w:pPr>
        <w:rPr>
          <w:rFonts w:cstheme="minorHAnsi"/>
          <w:shd w:val="clear" w:color="auto" w:fill="FFFFFF"/>
        </w:rPr>
      </w:pPr>
      <w:r w:rsidRPr="00C772F0">
        <w:rPr>
          <w:rFonts w:cstheme="minorHAnsi"/>
        </w:rPr>
        <w:t>Neural networks have been the predominant solution to predicting MHC epitope presentation for over a decade</w:t>
      </w:r>
      <w:r>
        <w:rPr>
          <w:rFonts w:cstheme="minorHAnsi"/>
        </w:rPr>
        <w:t xml:space="preserve">, leveraging MHC sequence </w:t>
      </w:r>
      <w:proofErr w:type="gramStart"/>
      <w:r>
        <w:rPr>
          <w:rFonts w:cstheme="minorHAnsi"/>
        </w:rPr>
        <w:t>information</w:t>
      </w:r>
      <w:proofErr w:type="gramEnd"/>
      <w:r>
        <w:rPr>
          <w:rFonts w:cstheme="minorHAnsi"/>
        </w:rPr>
        <w:t xml:space="preserve"> </w:t>
      </w:r>
      <w:r w:rsidR="0020107C">
        <w:rPr>
          <w:rFonts w:cstheme="minorHAnsi"/>
        </w:rPr>
        <w:t xml:space="preserve">and </w:t>
      </w:r>
      <w:r w:rsidR="003B6CE2">
        <w:rPr>
          <w:rFonts w:cstheme="minorHAnsi"/>
        </w:rPr>
        <w:t xml:space="preserve">trained </w:t>
      </w:r>
      <w:r>
        <w:rPr>
          <w:rFonts w:cstheme="minorHAnsi"/>
        </w:rPr>
        <w:t xml:space="preserve">against </w:t>
      </w:r>
      <w:r w:rsidR="00AA51B7">
        <w:rPr>
          <w:rFonts w:cstheme="minorHAnsi"/>
        </w:rPr>
        <w:t xml:space="preserve">experimental measures of </w:t>
      </w:r>
      <w:r>
        <w:rPr>
          <w:rFonts w:cstheme="minorHAnsi"/>
        </w:rPr>
        <w:t xml:space="preserve">either </w:t>
      </w:r>
      <w:r w:rsidR="00395470">
        <w:rPr>
          <w:rFonts w:cstheme="minorHAnsi"/>
          <w:i/>
          <w:iCs/>
        </w:rPr>
        <w:t xml:space="preserve">in vitro </w:t>
      </w:r>
      <w:r>
        <w:rPr>
          <w:rFonts w:cstheme="minorHAnsi"/>
        </w:rPr>
        <w:t>peptide</w:t>
      </w:r>
      <w:r w:rsidR="003B6CE2">
        <w:rPr>
          <w:rFonts w:cstheme="minorHAnsi"/>
        </w:rPr>
        <w:t>-MHC</w:t>
      </w:r>
      <w:r>
        <w:rPr>
          <w:rFonts w:cstheme="minorHAnsi"/>
        </w:rPr>
        <w:t xml:space="preserve"> binding affinity or </w:t>
      </w:r>
      <w:r w:rsidR="00395470">
        <w:rPr>
          <w:rFonts w:cstheme="minorHAnsi"/>
          <w:i/>
          <w:iCs/>
        </w:rPr>
        <w:t xml:space="preserve">in vivo </w:t>
      </w:r>
      <w:r w:rsidR="003B6CE2">
        <w:rPr>
          <w:rFonts w:cstheme="minorHAnsi"/>
        </w:rPr>
        <w:t xml:space="preserve">eluted ligand </w:t>
      </w:r>
      <w:r>
        <w:rPr>
          <w:rFonts w:cstheme="minorHAnsi"/>
        </w:rPr>
        <w:t>mass spectrometr</w:t>
      </w:r>
      <w:r w:rsidR="00DB166B">
        <w:rPr>
          <w:rFonts w:cstheme="minorHAnsi"/>
        </w:rPr>
        <w:t>y, a method that detects peptides on the cell surface</w:t>
      </w:r>
      <w:r w:rsidRPr="00C772F0">
        <w:rPr>
          <w:rFonts w:cstheme="minorHAnsi"/>
        </w:rPr>
        <w:t>.</w:t>
      </w:r>
      <w:r>
        <w:rPr>
          <w:rFonts w:cstheme="minorHAnsi"/>
        </w:rPr>
        <w:t xml:space="preserve"> </w:t>
      </w:r>
      <w:proofErr w:type="spellStart"/>
      <w:r>
        <w:rPr>
          <w:rFonts w:cstheme="minorHAnsi"/>
        </w:rPr>
        <w:t>NetMHCpan</w:t>
      </w:r>
      <w:proofErr w:type="spellEnd"/>
      <w:r>
        <w:rPr>
          <w:rFonts w:cstheme="minorHAnsi"/>
        </w:rPr>
        <w:t xml:space="preserve"> remains the state-of-the-art methodology for antigen presentation prediction </w:t>
      </w:r>
      <w:r>
        <w:rPr>
          <w:rFonts w:cstheme="minorHAnsi"/>
        </w:rPr>
        <w:fldChar w:fldCharType="begin"/>
      </w:r>
      <w:r w:rsidR="00003038">
        <w:rPr>
          <w:rFonts w:cstheme="minorHAnsi"/>
        </w:rPr>
        <w:instrText xml:space="preserve"> ADDIN EN.CITE &lt;EndNote&gt;&lt;Cite&gt;&lt;Author&gt;Reynisson&lt;/Author&gt;&lt;Year&gt;2020&lt;/Year&gt;&lt;RecNum&gt;16&lt;/RecNum&gt;&lt;DisplayText&gt;(45)&lt;/DisplayText&gt;&lt;record&gt;&lt;rec-number&gt;16&lt;/rec-number&gt;&lt;foreign-keys&gt;&lt;key app="EN" db-id="2d2wvfxvtavspdexwe8p2avsfsdveepfaxxf" timestamp="1637595119" guid="b3e5da5f-d787-4e90-a1e8-30b522423732"&gt;16&lt;/key&gt;&lt;/foreign-keys&gt;&lt;ref-type name="Journal Article"&gt;17&lt;/ref-type&gt;&lt;contributors&gt;&lt;authors&gt;&lt;author&gt;Reynisson, Birkir&lt;/author&gt;&lt;author&gt;Alvarez, Bruno&lt;/author&gt;&lt;author&gt;Paul, Sinu&lt;/author&gt;&lt;author&gt;Peters, Bjoern&lt;/author&gt;&lt;author&gt;Nielsen, Morten&lt;/author&gt;&lt;/authors&gt;&lt;/contributors&gt;&lt;titles&gt;&lt;title&gt;NetMHCpan-4.1 and NetMHCIIpan-4.0: improved predictions of MHC antigen presentation by concurrent motif deconvolution and integration of MS MHC eluted ligand data&lt;/title&gt;&lt;secondary-title&gt;Nucleic Acids Research&lt;/secondary-title&gt;&lt;/titles&gt;&lt;periodical&gt;&lt;full-title&gt;Nucleic Acids Research&lt;/full-title&gt;&lt;/periodical&gt;&lt;pages&gt;W449-W454&lt;/pages&gt;&lt;volume&gt;48&lt;/volume&gt;&lt;number&gt;W1&lt;/number&gt;&lt;dates&gt;&lt;year&gt;2020&lt;/year&gt;&lt;pub-dates&gt;&lt;date&gt;2020-07-02&lt;/date&gt;&lt;/pub-dates&gt;&lt;/dates&gt;&lt;publisher&gt;Oxford University Press (OUP)&lt;/publisher&gt;&lt;isbn&gt;0305-1048&lt;/isbn&gt;&lt;urls&gt;&lt;/urls&gt;&lt;electronic-resource-num&gt;10.1093/nar/gkaa379&lt;/electronic-resource-num&gt;&lt;access-date&gt;2021-11-21T15:06:54&lt;/access-date&gt;&lt;/record&gt;&lt;/Cite&gt;&lt;/EndNote&gt;</w:instrText>
      </w:r>
      <w:r>
        <w:rPr>
          <w:rFonts w:cstheme="minorHAnsi"/>
        </w:rPr>
        <w:fldChar w:fldCharType="separate"/>
      </w:r>
      <w:r w:rsidR="00003038">
        <w:rPr>
          <w:rFonts w:cstheme="minorHAnsi"/>
          <w:noProof/>
        </w:rPr>
        <w:t>(45)</w:t>
      </w:r>
      <w:r>
        <w:rPr>
          <w:rFonts w:cstheme="minorHAnsi"/>
        </w:rPr>
        <w:fldChar w:fldCharType="end"/>
      </w:r>
      <w:r>
        <w:rPr>
          <w:rFonts w:cstheme="minorHAnsi"/>
        </w:rPr>
        <w:t xml:space="preserve">, and is most commonly used in </w:t>
      </w:r>
      <w:r w:rsidR="009259CA">
        <w:rPr>
          <w:rFonts w:cstheme="minorHAnsi"/>
        </w:rPr>
        <w:t xml:space="preserve">recent </w:t>
      </w:r>
      <w:r>
        <w:rPr>
          <w:rFonts w:cstheme="minorHAnsi"/>
        </w:rPr>
        <w:t>vaccine target prediction</w:t>
      </w:r>
      <w:r w:rsidR="009259CA">
        <w:rPr>
          <w:rFonts w:cstheme="minorHAnsi"/>
        </w:rPr>
        <w:t xml:space="preserve"> studies</w:t>
      </w:r>
      <w:r>
        <w:rPr>
          <w:rFonts w:cstheme="minorHAnsi"/>
        </w:rPr>
        <w:t xml:space="preserve"> </w:t>
      </w:r>
      <w:r>
        <w:rPr>
          <w:rFonts w:cstheme="minorHAnsi"/>
        </w:rPr>
        <w:fldChar w:fldCharType="begin">
          <w:fldData xml:space="preserve">PEVuZE5vdGU+PENpdGU+PEF1dGhvcj5PdHQ8L0F1dGhvcj48WWVhcj4yMDE3PC9ZZWFyPjxSZWNO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</w:fldData>
        </w:fldChar>
      </w:r>
      <w:r w:rsidR="00003038">
        <w:rPr>
          <w:rFonts w:cstheme="minorHAnsi"/>
        </w:rPr>
        <w:instrText xml:space="preserve"> ADDIN EN.CITE </w:instrText>
      </w:r>
      <w:r w:rsidR="00003038">
        <w:rPr>
          <w:rFonts w:cstheme="minorHAnsi"/>
        </w:rPr>
        <w:fldChar w:fldCharType="begin">
          <w:fldData xml:space="preserve">PEVuZE5vdGU+PENpdGU+PEF1dGhvcj5PdHQ8L0F1dGhvcj48WWVhcj4yMDE3PC9ZZWFyPjxSZWNO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</w:fldData>
        </w:fldChar>
      </w:r>
      <w:r w:rsidR="00003038">
        <w:rPr>
          <w:rFonts w:cstheme="minorHAnsi"/>
        </w:rPr>
        <w:instrText xml:space="preserve"> ADDIN EN.CITE.DATA </w:instrText>
      </w:r>
      <w:r w:rsidR="00003038">
        <w:rPr>
          <w:rFonts w:cstheme="minorHAnsi"/>
        </w:rPr>
      </w:r>
      <w:r w:rsidR="00003038">
        <w:rPr>
          <w:rFonts w:cstheme="minorHAnsi"/>
        </w:rPr>
        <w:fldChar w:fldCharType="end"/>
      </w:r>
      <w:r>
        <w:rPr>
          <w:rFonts w:cstheme="minorHAnsi"/>
        </w:rPr>
      </w:r>
      <w:r>
        <w:rPr>
          <w:rFonts w:cstheme="minorHAnsi"/>
        </w:rPr>
        <w:fldChar w:fldCharType="separate"/>
      </w:r>
      <w:r w:rsidR="00003038">
        <w:rPr>
          <w:rFonts w:cstheme="minorHAnsi"/>
          <w:noProof/>
        </w:rPr>
        <w:t>(46, 47)</w:t>
      </w:r>
      <w:r>
        <w:rPr>
          <w:rFonts w:cstheme="minorHAnsi"/>
        </w:rPr>
        <w:fldChar w:fldCharType="end"/>
      </w:r>
      <w:r w:rsidR="009259CA">
        <w:rPr>
          <w:rFonts w:cstheme="minorHAnsi"/>
        </w:rPr>
        <w:t>.</w:t>
      </w:r>
      <w:r>
        <w:rPr>
          <w:rFonts w:cstheme="minorHAnsi"/>
        </w:rPr>
        <w:t xml:space="preserve"> </w:t>
      </w:r>
      <w:r w:rsidR="0020107C">
        <w:rPr>
          <w:rFonts w:cstheme="minorHAnsi"/>
        </w:rPr>
        <w:t>Fewer</w:t>
      </w:r>
      <w:r w:rsidR="009259CA">
        <w:rPr>
          <w:rFonts w:cstheme="minorHAnsi"/>
        </w:rPr>
        <w:t xml:space="preserve"> than </w:t>
      </w:r>
      <w:r w:rsidR="00395470">
        <w:rPr>
          <w:rFonts w:cstheme="minorHAnsi"/>
        </w:rPr>
        <w:t>30</w:t>
      </w:r>
      <w:r>
        <w:rPr>
          <w:rFonts w:cstheme="minorHAnsi"/>
        </w:rPr>
        <w:t>% of predicted neoepitopes elicited CD8+ responses in the</w:t>
      </w:r>
      <w:r w:rsidR="009259CA">
        <w:rPr>
          <w:rFonts w:cstheme="minorHAnsi"/>
        </w:rPr>
        <w:t>se</w:t>
      </w:r>
      <w:r>
        <w:rPr>
          <w:rFonts w:cstheme="minorHAnsi"/>
        </w:rPr>
        <w:t xml:space="preserve"> referenced studies, </w:t>
      </w:r>
      <w:r w:rsidR="009259CA">
        <w:rPr>
          <w:rFonts w:cstheme="minorHAnsi"/>
        </w:rPr>
        <w:t>suggesting real-world application of these predictive algorithms still has significant</w:t>
      </w:r>
      <w:r>
        <w:rPr>
          <w:rFonts w:cstheme="minorHAnsi"/>
        </w:rPr>
        <w:t xml:space="preserve"> room for improvement. </w:t>
      </w:r>
      <w:r w:rsidRPr="00C772F0">
        <w:rPr>
          <w:rFonts w:cstheme="minorHAnsi"/>
        </w:rPr>
        <w:t xml:space="preserve">A number of papers have evaluated prediction performance of different neural networks for both MHC-I </w:t>
      </w:r>
      <w:r w:rsidRPr="00C772F0">
        <w:rPr>
          <w:rFonts w:cstheme="minorHAnsi"/>
        </w:rPr>
        <w:fldChar w:fldCharType="begin">
          <w:fldData xml:space="preserve">PEVuZE5vdGU+PENpdGU+PEF1dGhvcj5DaGVuPC9BdXRob3I+PFllYXI+MjAyMTwvWWVhcj48UmVj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</w:fldData>
        </w:fldChar>
      </w:r>
      <w:r w:rsidR="00480CC7">
        <w:rPr>
          <w:rFonts w:cstheme="minorHAnsi"/>
        </w:rPr>
        <w:instrText xml:space="preserve"> ADDIN EN.CITE </w:instrText>
      </w:r>
      <w:r w:rsidR="00480CC7">
        <w:rPr>
          <w:rFonts w:cstheme="minorHAnsi"/>
        </w:rPr>
        <w:fldChar w:fldCharType="begin">
          <w:fldData xml:space="preserve">PEVuZE5vdGU+PENpdGU+PEF1dGhvcj5DaGVuPC9BdXRob3I+PFllYXI+MjAyMTwvWWVhcj48UmVj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</w:fldData>
        </w:fldChar>
      </w:r>
      <w:r w:rsidR="00480CC7">
        <w:rPr>
          <w:rFonts w:cstheme="minorHAnsi"/>
        </w:rPr>
        <w:instrText xml:space="preserve"> ADDIN EN.CITE.DATA </w:instrText>
      </w:r>
      <w:r w:rsidR="00480CC7">
        <w:rPr>
          <w:rFonts w:cstheme="minorHAnsi"/>
        </w:rPr>
      </w:r>
      <w:r w:rsidR="00480CC7">
        <w:rPr>
          <w:rFonts w:cstheme="minorHAnsi"/>
        </w:rPr>
        <w:fldChar w:fldCharType="end"/>
      </w:r>
      <w:r w:rsidRPr="00C772F0">
        <w:rPr>
          <w:rFonts w:cstheme="minorHAnsi"/>
        </w:rPr>
      </w:r>
      <w:r w:rsidRPr="00C772F0">
        <w:rPr>
          <w:rFonts w:cstheme="minorHAnsi"/>
        </w:rPr>
        <w:fldChar w:fldCharType="separate"/>
      </w:r>
      <w:r w:rsidR="00003038">
        <w:rPr>
          <w:rFonts w:cstheme="minorHAnsi"/>
          <w:noProof/>
        </w:rPr>
        <w:t>(8, 48, 49)</w:t>
      </w:r>
      <w:r w:rsidRPr="00C772F0">
        <w:rPr>
          <w:rFonts w:cstheme="minorHAnsi"/>
        </w:rPr>
        <w:fldChar w:fldCharType="end"/>
      </w:r>
      <w:r w:rsidRPr="00C772F0">
        <w:rPr>
          <w:rFonts w:cstheme="minorHAnsi"/>
        </w:rPr>
        <w:t xml:space="preserve"> and MHC-II </w:t>
      </w:r>
      <w:r w:rsidR="006A555F">
        <w:rPr>
          <w:rFonts w:cstheme="minorHAnsi"/>
        </w:rPr>
        <w:fldChar w:fldCharType="begin">
          <w:fldData xml:space="preserve">PEVuZE5vdGU+PENpdGU+PEF1dGhvcj5Nb29yZTwvQXV0aG9yPjxZZWFyPjIwMjA8L1llYXI+PFJl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</w:fldData>
        </w:fldChar>
      </w:r>
      <w:r w:rsidR="00003038">
        <w:rPr>
          <w:rFonts w:cstheme="minorHAnsi"/>
        </w:rPr>
        <w:instrText xml:space="preserve"> ADDIN EN.CITE </w:instrText>
      </w:r>
      <w:r w:rsidR="00003038">
        <w:rPr>
          <w:rFonts w:cstheme="minorHAnsi"/>
        </w:rPr>
        <w:fldChar w:fldCharType="begin">
          <w:fldData xml:space="preserve">PEVuZE5vdGU+PENpdGU+PEF1dGhvcj5Nb29yZTwvQXV0aG9yPjxZZWFyPjIwMjA8L1llYXI+PFJl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</w:fldData>
        </w:fldChar>
      </w:r>
      <w:r w:rsidR="00003038">
        <w:rPr>
          <w:rFonts w:cstheme="minorHAnsi"/>
        </w:rPr>
        <w:instrText xml:space="preserve"> ADDIN EN.CITE.DATA </w:instrText>
      </w:r>
      <w:r w:rsidR="00003038">
        <w:rPr>
          <w:rFonts w:cstheme="minorHAnsi"/>
        </w:rPr>
      </w:r>
      <w:r w:rsidR="00003038">
        <w:rPr>
          <w:rFonts w:cstheme="minorHAnsi"/>
        </w:rPr>
        <w:fldChar w:fldCharType="end"/>
      </w:r>
      <w:r w:rsidR="006A555F">
        <w:rPr>
          <w:rFonts w:cstheme="minorHAnsi"/>
        </w:rPr>
      </w:r>
      <w:r w:rsidR="006A555F">
        <w:rPr>
          <w:rFonts w:cstheme="minorHAnsi"/>
        </w:rPr>
        <w:fldChar w:fldCharType="separate"/>
      </w:r>
      <w:r w:rsidR="00003038">
        <w:rPr>
          <w:rFonts w:cstheme="minorHAnsi"/>
          <w:noProof/>
        </w:rPr>
        <w:t>(50, 51)</w:t>
      </w:r>
      <w:r w:rsidR="006A555F">
        <w:rPr>
          <w:rFonts w:cstheme="minorHAnsi"/>
        </w:rPr>
        <w:fldChar w:fldCharType="end"/>
      </w:r>
      <w:r w:rsidRPr="00C772F0">
        <w:rPr>
          <w:rFonts w:cstheme="minorHAnsi"/>
        </w:rPr>
        <w:t xml:space="preserve">, and we also highlight the weekly updated performance evaluation of common prediction methods on the IEDB dataset </w:t>
      </w:r>
      <w:r w:rsidRPr="00C772F0">
        <w:rPr>
          <w:rFonts w:cstheme="minorHAnsi"/>
        </w:rPr>
        <w:fldChar w:fldCharType="begin"/>
      </w:r>
      <w:r w:rsidR="00003038">
        <w:rPr>
          <w:rFonts w:cstheme="minorHAnsi"/>
        </w:rPr>
        <w:instrText xml:space="preserve"> ADDIN EN.CITE &lt;EndNote&gt;&lt;Cite&gt;&lt;Author&gt;Trolle&lt;/Author&gt;&lt;Year&gt;2015&lt;/Year&gt;&lt;RecNum&gt;148&lt;/RecNum&gt;&lt;DisplayText&gt;(52)&lt;/DisplayText&gt;&lt;record&gt;&lt;rec-number&gt;148&lt;/rec-number&gt;&lt;foreign-keys&gt;&lt;key app="EN" db-id="2d2wvfxvtavspdexwe8p2avsfsdveepfaxxf" timestamp="1656939725" guid="17fc4b17-2ee2-4b30-bac2-5a3566a62b05"&gt;148&lt;/key&gt;&lt;/foreign-keys&gt;&lt;ref-type name="Journal Article"&gt;17&lt;/ref-type&gt;&lt;contributors&gt;&lt;authors&gt;&lt;author&gt;Trolle, Thomas&lt;/author&gt;&lt;author&gt;Metushi, Imir G.&lt;/author&gt;&lt;author&gt;Greenbaum, Jason A.&lt;/author&gt;&lt;author&gt;Kim, Yohan&lt;/author&gt;&lt;author&gt;Sidney, John&lt;/author&gt;&lt;author&gt;Lund, Ole&lt;/author&gt;&lt;author&gt;Sette, Alessandro&lt;/author&gt;&lt;author&gt;Peters, Bjoern&lt;/author&gt;&lt;author&gt;Nielsen, Morten&lt;/author&gt;&lt;/authors&gt;&lt;/contributors&gt;&lt;titles&gt;&lt;title&gt;Automated benchmarking of peptide-MHC class I binding predictions&lt;/title&gt;&lt;secondary-title&gt;Bioinformatics&lt;/secondary-title&gt;&lt;/titles&gt;&lt;periodical&gt;&lt;full-title&gt;Bioinformatics&lt;/full-title&gt;&lt;/periodical&gt;&lt;pages&gt;2174-2181&lt;/pages&gt;&lt;volume&gt;31&lt;/volume&gt;&lt;number&gt;13&lt;/number&gt;&lt;dates&gt;&lt;year&gt;2015&lt;/year&gt;&lt;pub-dates&gt;&lt;date&gt;2015-07-01&lt;/date&gt;&lt;/pub-dates&gt;&lt;/dates&gt;&lt;publisher&gt;Oxford University Press (OUP)&lt;/publisher&gt;&lt;isbn&gt;1460-2059&lt;/isbn&gt;&lt;urls&gt;&lt;related-urls&gt;&lt;url&gt;https://academic.oup.com/bioinformatics/article-pdf/31/13/2174/17122558/btv123.pdf&lt;/url&gt;&lt;/related-urls&gt;&lt;/urls&gt;&lt;electronic-resource-num&gt;10.1093/bioinformatics/btv123&lt;/electronic-resource-num&gt;&lt;access-date&gt;2022-07-04T13:01:54&lt;/access-date&gt;&lt;/record&gt;&lt;/Cite&gt;&lt;/EndNote&gt;</w:instrText>
      </w:r>
      <w:r w:rsidRPr="00C772F0">
        <w:rPr>
          <w:rFonts w:cstheme="minorHAnsi"/>
        </w:rPr>
        <w:fldChar w:fldCharType="separate"/>
      </w:r>
      <w:r w:rsidR="00003038">
        <w:rPr>
          <w:rFonts w:cstheme="minorHAnsi"/>
          <w:noProof/>
        </w:rPr>
        <w:t>(52)</w:t>
      </w:r>
      <w:r w:rsidRPr="00C772F0">
        <w:rPr>
          <w:rFonts w:cstheme="minorHAnsi"/>
        </w:rPr>
        <w:fldChar w:fldCharType="end"/>
      </w:r>
      <w:r w:rsidRPr="00C772F0">
        <w:rPr>
          <w:rFonts w:cstheme="minorHAnsi"/>
        </w:rPr>
        <w:t xml:space="preserve">. </w:t>
      </w:r>
      <w:r w:rsidRPr="00C772F0">
        <w:rPr>
          <w:rFonts w:cstheme="minorHAnsi"/>
          <w:shd w:val="clear" w:color="auto" w:fill="FFFFFF"/>
        </w:rPr>
        <w:t xml:space="preserve">Bhattacharya et al. </w:t>
      </w:r>
      <w:r w:rsidR="00003038">
        <w:rPr>
          <w:rFonts w:cstheme="minorHAnsi"/>
          <w:shd w:val="clear" w:color="auto" w:fill="FFFFFF"/>
        </w:rPr>
        <w:fldChar w:fldCharType="begin"/>
      </w:r>
      <w:r w:rsidR="00480CC7">
        <w:rPr>
          <w:rFonts w:cstheme="minorHAnsi"/>
          <w:shd w:val="clear" w:color="auto" w:fill="FFFFFF"/>
        </w:rPr>
        <w:instrText xml:space="preserve"> ADDIN EN.CITE &lt;EndNote&gt;&lt;Cite&gt;&lt;Author&gt;Bhattacharya&lt;/Author&gt;&lt;Year&gt;2017&lt;/Year&gt;&lt;RecNum&gt;233&lt;/RecNum&gt;&lt;DisplayText&gt;(53)&lt;/DisplayText&gt;&lt;record&gt;&lt;rec-number&gt;233&lt;/rec-number&gt;&lt;foreign-keys&gt;&lt;key app="EN" db-id="2d2wvfxvtavspdexwe8p2avsfsdveepfaxxf" timestamp="1663526913" guid="91a60acb-9921-423f-a366-56c91b90220c"&gt;233&lt;/key&gt;&lt;/foreign-keys&gt;&lt;ref-type name="Journal Article"&gt;17&lt;/ref-type&gt;&lt;contributors&gt;&lt;authors&gt;&lt;author&gt;Bhattacharya, Rohit&lt;/author&gt;&lt;author&gt;Sivakumar, Ashok&lt;/author&gt;&lt;author&gt;Tokheim, Collin&lt;/author&gt;&lt;author&gt;Guthrie, Violeta Beleva&lt;/author&gt;&lt;author&gt;Anagnostou, Valsamo&lt;/author&gt;&lt;author&gt;Velculescu, Victor E.&lt;/author&gt;&lt;author&gt;Karchin, Rachel&lt;/author&gt;&lt;/authors&gt;&lt;/contributors&gt;&lt;titles&gt;&lt;title&gt;Evaluation of machine learning methods to predict peptide binding to MHC Class I proteins&lt;/title&gt;&lt;secondary-title&gt;bioRxiv&lt;/secondary-title&gt;&lt;/titles&gt;&lt;periodical&gt;&lt;full-title&gt;bioRxiv&lt;/full-title&gt;&lt;/periodical&gt;&lt;pages&gt;154757&lt;/pages&gt;&lt;dates&gt;&lt;year&gt;2017&lt;/year&gt;&lt;/dates&gt;&lt;urls&gt;&lt;related-urls&gt;&lt;url&gt;http://biorxiv.org/content/early/2017/07/27/154757.abstract&lt;/url&gt;&lt;/related-urls&gt;&lt;/urls&gt;&lt;electronic-resource-num&gt;10.1101/154757&lt;/electronic-resource-num&gt;&lt;/record&gt;&lt;/Cite&gt;&lt;/EndNote&gt;</w:instrText>
      </w:r>
      <w:r w:rsidR="00003038">
        <w:rPr>
          <w:rFonts w:cstheme="minorHAnsi"/>
          <w:shd w:val="clear" w:color="auto" w:fill="FFFFFF"/>
        </w:rPr>
        <w:fldChar w:fldCharType="separate"/>
      </w:r>
      <w:r w:rsidR="00003038">
        <w:rPr>
          <w:rFonts w:cstheme="minorHAnsi"/>
          <w:noProof/>
          <w:shd w:val="clear" w:color="auto" w:fill="FFFFFF"/>
        </w:rPr>
        <w:t>(53)</w:t>
      </w:r>
      <w:r w:rsidR="00003038">
        <w:rPr>
          <w:rFonts w:cstheme="minorHAnsi"/>
          <w:shd w:val="clear" w:color="auto" w:fill="FFFFFF"/>
        </w:rPr>
        <w:fldChar w:fldCharType="end"/>
      </w:r>
      <w:r w:rsidR="00003038">
        <w:rPr>
          <w:rFonts w:cstheme="minorHAnsi"/>
          <w:shd w:val="clear" w:color="auto" w:fill="FFFFFF"/>
        </w:rPr>
        <w:t xml:space="preserve"> </w:t>
      </w:r>
      <w:r w:rsidRPr="00C772F0">
        <w:rPr>
          <w:rFonts w:cstheme="minorHAnsi"/>
          <w:shd w:val="clear" w:color="auto" w:fill="FFFFFF"/>
        </w:rPr>
        <w:t xml:space="preserve">specifically identified poor performance covariates for predictive methods, </w:t>
      </w:r>
      <w:r w:rsidR="000D3B83">
        <w:rPr>
          <w:rFonts w:cstheme="minorHAnsi"/>
          <w:shd w:val="clear" w:color="auto" w:fill="FFFFFF"/>
        </w:rPr>
        <w:t>indicating</w:t>
      </w:r>
      <w:r w:rsidRPr="00C772F0">
        <w:rPr>
          <w:rFonts w:cstheme="minorHAnsi"/>
          <w:shd w:val="clear" w:color="auto" w:fill="FFFFFF"/>
        </w:rPr>
        <w:t xml:space="preserve"> number of training examples, insufficient number of binding peptides relative to non-binding peptides and poor peptide sequence diversity as principal causes for model inaccuracy.</w:t>
      </w:r>
      <w:r>
        <w:rPr>
          <w:rFonts w:cstheme="minorHAnsi"/>
          <w:shd w:val="clear" w:color="auto" w:fill="FFFFFF"/>
        </w:rPr>
        <w:t xml:space="preserve"> Subsequent improvement of training datasets identified complexity of the peptide-motifs as a significant source of error that additional data did not resolve, suggesting some alleles have harder to learn allelic preferences than others </w:t>
      </w:r>
      <w:r>
        <w:rPr>
          <w:rFonts w:cstheme="minorHAnsi"/>
          <w:shd w:val="clear" w:color="auto" w:fill="FFFFFF"/>
        </w:rPr>
        <w:fldChar w:fldCharType="begin"/>
      </w:r>
      <w:r w:rsidR="00003038">
        <w:rPr>
          <w:rFonts w:cstheme="minorHAnsi"/>
          <w:shd w:val="clear" w:color="auto" w:fill="FFFFFF"/>
        </w:rPr>
        <w:instrText xml:space="preserve"> ADDIN EN.CITE &lt;EndNote&gt;&lt;Cite&gt;&lt;Author&gt;Sarkizova&lt;/Author&gt;&lt;Year&gt;2020&lt;/Year&gt;&lt;RecNum&gt;164&lt;/RecNum&gt;&lt;DisplayText&gt;(54)&lt;/DisplayText&gt;&lt;record&gt;&lt;rec-number&gt;164&lt;/rec-number&gt;&lt;foreign-keys&gt;&lt;key app="EN" db-id="2d2wvfxvtavspdexwe8p2avsfsdveepfaxxf" timestamp="1657273089" guid="5d6b5cd4-8df0-4623-9d29-17f896be4596"&gt;164&lt;/key&gt;&lt;/foreign-keys&gt;&lt;ref-type name="Journal Article"&gt;17&lt;/ref-type&gt;&lt;contributors&gt;&lt;authors&gt;&lt;author&gt;Sarkizova, Siranush&lt;/author&gt;&lt;author&gt;Klaeger, Susan&lt;/author&gt;&lt;author&gt;Le, Phuong M.&lt;/author&gt;&lt;author&gt;Li, Letitia W.&lt;/author&gt;&lt;author&gt;Oliveira, Giacomo&lt;/author&gt;&lt;author&gt;Keshishian, Hasmik&lt;/author&gt;&lt;author&gt;Hartigan, Christina R.&lt;/author&gt;&lt;author&gt;Zhang, Wandi&lt;/author&gt;&lt;author&gt;Braun, David A.&lt;/author&gt;&lt;author&gt;Ligon, Keith L.&lt;/author&gt;&lt;author&gt;Bachireddy, Pavan&lt;/author&gt;&lt;author&gt;Zervantonakis, Ioannis K.&lt;/author&gt;&lt;author&gt;Rosenbluth, Jennifer M.&lt;/author&gt;&lt;author&gt;Ouspenskaia, Tamara&lt;/author&gt;&lt;author&gt;Law, Travis&lt;/author&gt;&lt;author&gt;Justesen, Sune&lt;/author&gt;&lt;author&gt;Stevens, Jonathan&lt;/author&gt;&lt;author&gt;Lane, William J.&lt;/author&gt;&lt;author&gt;Eisenhaure, Thomas&lt;/author&gt;&lt;author&gt;Lan Zhang, Guang&lt;/author&gt;&lt;author&gt;Clauser, Karl R.&lt;/author&gt;&lt;author&gt;Hacohen, Nir&lt;/author&gt;&lt;author&gt;Carr, Steven A.&lt;/author&gt;&lt;author&gt;Wu, Catherine J.&lt;/author&gt;&lt;author&gt;Keskin, Derin B.&lt;/author&gt;&lt;/authors&gt;&lt;/contributors&gt;&lt;titles&gt;&lt;title&gt;A large peptidome dataset improves HLA class I epitope prediction across most of the human population&lt;/title&gt;&lt;secondary-title&gt;Nature Biotechnology&lt;/secondary-title&gt;&lt;/titles&gt;&lt;periodical&gt;&lt;full-title&gt;Nature Biotechnology&lt;/full-title&gt;&lt;/periodical&gt;&lt;pages&gt;199-209&lt;/pages&gt;&lt;volume&gt;38&lt;/volume&gt;&lt;number&gt;2&lt;/number&gt;&lt;dates&gt;&lt;year&gt;2020&lt;/year&gt;&lt;pub-dates&gt;&lt;date&gt;2020-02-01&lt;/date&gt;&lt;/pub-dates&gt;&lt;/dates&gt;&lt;publisher&gt;Springer Science and Business Media LLC&lt;/publisher&gt;&lt;isbn&gt;1087-0156&lt;/isbn&gt;&lt;urls&gt;&lt;/urls&gt;&lt;electronic-resource-num&gt;10.1038/s41587-019-0322-9&lt;/electronic-resource-num&gt;&lt;access-date&gt;2022-07-08T09:30:45&lt;/access-date&gt;&lt;/record&gt;&lt;/Cite&gt;&lt;/EndNote&gt;</w:instrText>
      </w:r>
      <w:r>
        <w:rPr>
          <w:rFonts w:cstheme="minorHAnsi"/>
          <w:shd w:val="clear" w:color="auto" w:fill="FFFFFF"/>
        </w:rPr>
        <w:fldChar w:fldCharType="separate"/>
      </w:r>
      <w:r w:rsidR="00003038">
        <w:rPr>
          <w:rFonts w:cstheme="minorHAnsi"/>
          <w:noProof/>
          <w:shd w:val="clear" w:color="auto" w:fill="FFFFFF"/>
        </w:rPr>
        <w:t>(54)</w:t>
      </w:r>
      <w:r>
        <w:rPr>
          <w:rFonts w:cstheme="minorHAnsi"/>
          <w:shd w:val="clear" w:color="auto" w:fill="FFFFFF"/>
        </w:rPr>
        <w:fldChar w:fldCharType="end"/>
      </w:r>
      <w:r>
        <w:rPr>
          <w:rFonts w:cstheme="minorHAnsi"/>
          <w:shd w:val="clear" w:color="auto" w:fill="FFFFFF"/>
        </w:rPr>
        <w:t xml:space="preserve">. Incorporation of empirical features such as peptide cleavage, gene expression and gene presentation bias have resulted in positive prediction improvements which may help to resolve these sources of error </w:t>
      </w:r>
      <w:r>
        <w:rPr>
          <w:rFonts w:cstheme="minorHAnsi"/>
          <w:shd w:val="clear" w:color="auto" w:fill="FFFFFF"/>
        </w:rPr>
        <w:fldChar w:fldCharType="begin">
          <w:fldData xml:space="preserve">PEVuZE5vdGU+PENpdGU+PEF1dGhvcj5TYXJraXpvdmE8L0F1dGhvcj48WWVhcj4yMDIwPC9ZZWFy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=
</w:fldData>
        </w:fldChar>
      </w:r>
      <w:r w:rsidR="00003038">
        <w:rPr>
          <w:rFonts w:cstheme="minorHAnsi"/>
          <w:shd w:val="clear" w:color="auto" w:fill="FFFFFF"/>
        </w:rPr>
        <w:instrText xml:space="preserve"> ADDIN EN.CITE </w:instrText>
      </w:r>
      <w:r w:rsidR="00003038">
        <w:rPr>
          <w:rFonts w:cstheme="minorHAnsi"/>
          <w:shd w:val="clear" w:color="auto" w:fill="FFFFFF"/>
        </w:rPr>
        <w:fldChar w:fldCharType="begin">
          <w:fldData xml:space="preserve">PEVuZE5vdGU+PENpdGU+PEF1dGhvcj5TYXJraXpvdmE8L0F1dGhvcj48WWVhcj4yMDIwPC9ZZWFy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=
</w:fldData>
        </w:fldChar>
      </w:r>
      <w:r w:rsidR="00003038">
        <w:rPr>
          <w:rFonts w:cstheme="minorHAnsi"/>
          <w:shd w:val="clear" w:color="auto" w:fill="FFFFFF"/>
        </w:rPr>
        <w:instrText xml:space="preserve"> ADDIN EN.CITE.DATA </w:instrText>
      </w:r>
      <w:r w:rsidR="00003038">
        <w:rPr>
          <w:rFonts w:cstheme="minorHAnsi"/>
          <w:shd w:val="clear" w:color="auto" w:fill="FFFFFF"/>
        </w:rPr>
      </w:r>
      <w:r w:rsidR="00003038">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sidR="00003038">
        <w:rPr>
          <w:rFonts w:cstheme="minorHAnsi"/>
          <w:noProof/>
          <w:shd w:val="clear" w:color="auto" w:fill="FFFFFF"/>
        </w:rPr>
        <w:t>(54, 55)</w:t>
      </w:r>
      <w:r>
        <w:rPr>
          <w:rFonts w:cstheme="minorHAnsi"/>
          <w:shd w:val="clear" w:color="auto" w:fill="FFFFFF"/>
        </w:rPr>
        <w:fldChar w:fldCharType="end"/>
      </w:r>
      <w:r>
        <w:rPr>
          <w:rFonts w:cstheme="minorHAnsi"/>
          <w:shd w:val="clear" w:color="auto" w:fill="FFFFFF"/>
        </w:rPr>
        <w:t xml:space="preserve">. We are not yet aware of any </w:t>
      </w:r>
      <w:r w:rsidR="00103612">
        <w:rPr>
          <w:rFonts w:cstheme="minorHAnsi"/>
          <w:shd w:val="clear" w:color="auto" w:fill="FFFFFF"/>
        </w:rPr>
        <w:t>machine learning</w:t>
      </w:r>
      <w:r w:rsidR="00AA51B7">
        <w:rPr>
          <w:rFonts w:cstheme="minorHAnsi"/>
          <w:shd w:val="clear" w:color="auto" w:fill="FFFFFF"/>
        </w:rPr>
        <w:t xml:space="preserve"> </w:t>
      </w:r>
      <w:r>
        <w:rPr>
          <w:rFonts w:cstheme="minorHAnsi"/>
          <w:shd w:val="clear" w:color="auto" w:fill="FFFFFF"/>
        </w:rPr>
        <w:t>prediction algorithms that utilise ERAP processing, tapasin effect or calreticulin</w:t>
      </w:r>
      <w:r w:rsidR="00AA51B7">
        <w:rPr>
          <w:rFonts w:cstheme="minorHAnsi"/>
          <w:shd w:val="clear" w:color="auto" w:fill="FFFFFF"/>
        </w:rPr>
        <w:t>/UGT1</w:t>
      </w:r>
      <w:r>
        <w:rPr>
          <w:rFonts w:cstheme="minorHAnsi"/>
          <w:shd w:val="clear" w:color="auto" w:fill="FFFFFF"/>
        </w:rPr>
        <w:t xml:space="preserve"> recycling as</w:t>
      </w:r>
      <w:r w:rsidR="00DC67DF">
        <w:rPr>
          <w:rFonts w:cstheme="minorHAnsi"/>
          <w:shd w:val="clear" w:color="auto" w:fill="FFFFFF"/>
        </w:rPr>
        <w:t xml:space="preserve"> direct</w:t>
      </w:r>
      <w:r>
        <w:rPr>
          <w:rFonts w:cstheme="minorHAnsi"/>
          <w:shd w:val="clear" w:color="auto" w:fill="FFFFFF"/>
        </w:rPr>
        <w:t xml:space="preserve"> training descriptors</w:t>
      </w:r>
      <w:r w:rsidR="00103612">
        <w:rPr>
          <w:rFonts w:cstheme="minorHAnsi"/>
          <w:shd w:val="clear" w:color="auto" w:fill="FFFFFF"/>
        </w:rPr>
        <w:t xml:space="preserve">. </w:t>
      </w:r>
    </w:p>
    <w:p w14:paraId="5F052D28" w14:textId="47FB3EA0" w:rsidR="005557EF" w:rsidRDefault="00103612" w:rsidP="009E0C74">
      <w:pPr>
        <w:rPr>
          <w:rFonts w:cstheme="minorHAnsi"/>
          <w:shd w:val="clear" w:color="auto" w:fill="FFFFFF"/>
        </w:rPr>
      </w:pPr>
      <w:r>
        <w:rPr>
          <w:rFonts w:cstheme="minorHAnsi"/>
          <w:shd w:val="clear" w:color="auto" w:fill="FFFFFF"/>
        </w:rPr>
        <w:t>An alternative approach to machine learning prediction</w:t>
      </w:r>
      <w:r w:rsidR="00666EA9">
        <w:rPr>
          <w:rFonts w:cstheme="minorHAnsi"/>
          <w:shd w:val="clear" w:color="auto" w:fill="FFFFFF"/>
        </w:rPr>
        <w:t>s</w:t>
      </w:r>
      <w:r>
        <w:rPr>
          <w:rFonts w:cstheme="minorHAnsi"/>
          <w:shd w:val="clear" w:color="auto" w:fill="FFFFFF"/>
        </w:rPr>
        <w:t xml:space="preserve"> are mechanistic models that explicitly model biochemical processes in the antigen processing pathway.</w:t>
      </w:r>
      <w:r w:rsidR="005E3769">
        <w:rPr>
          <w:rFonts w:cstheme="minorHAnsi"/>
          <w:shd w:val="clear" w:color="auto" w:fill="FFFFFF"/>
        </w:rPr>
        <w:t xml:space="preserve"> Boulanger et al. have presented a mechanistic model that relates intracellular peptide supply to surface presentation abundance</w:t>
      </w:r>
      <w:r w:rsidR="00B43635">
        <w:rPr>
          <w:rFonts w:cstheme="minorHAnsi"/>
          <w:shd w:val="clear" w:color="auto" w:fill="FFFFFF"/>
        </w:rPr>
        <w:t>, utilising experimental measures of intracellular peptide supply, peptide off-rate as training features to predict peptide surface presentation</w:t>
      </w:r>
      <w:r w:rsidR="00666EA9">
        <w:rPr>
          <w:rFonts w:cstheme="minorHAnsi"/>
          <w:shd w:val="clear" w:color="auto" w:fill="FFFFFF"/>
        </w:rPr>
        <w:t xml:space="preserve"> </w:t>
      </w:r>
      <w:r w:rsidR="00666EA9">
        <w:rPr>
          <w:rFonts w:cstheme="minorHAnsi"/>
          <w:shd w:val="clear" w:color="auto" w:fill="FFFFFF"/>
        </w:rPr>
        <w:fldChar w:fldCharType="begin">
          <w:fldData xml:space="preserve">PEVuZE5vdGU+PENpdGU+PEF1dGhvcj5Cb3VsYW5nZXI8L0F1dGhvcj48WWVhcj4yMDE4PC9ZZWFy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</w:fldData>
        </w:fldChar>
      </w:r>
      <w:r w:rsidR="00003038">
        <w:rPr>
          <w:rFonts w:cstheme="minorHAnsi"/>
          <w:shd w:val="clear" w:color="auto" w:fill="FFFFFF"/>
        </w:rPr>
        <w:instrText xml:space="preserve"> ADDIN EN.CITE </w:instrText>
      </w:r>
      <w:r w:rsidR="00003038">
        <w:rPr>
          <w:rFonts w:cstheme="minorHAnsi"/>
          <w:shd w:val="clear" w:color="auto" w:fill="FFFFFF"/>
        </w:rPr>
        <w:fldChar w:fldCharType="begin">
          <w:fldData xml:space="preserve">PEVuZE5vdGU+PENpdGU+PEF1dGhvcj5Cb3VsYW5nZXI8L0F1dGhvcj48WWVhcj4yMDE4PC9ZZWFy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</w:fldData>
        </w:fldChar>
      </w:r>
      <w:r w:rsidR="00003038">
        <w:rPr>
          <w:rFonts w:cstheme="minorHAnsi"/>
          <w:shd w:val="clear" w:color="auto" w:fill="FFFFFF"/>
        </w:rPr>
        <w:instrText xml:space="preserve"> ADDIN EN.CITE.DATA </w:instrText>
      </w:r>
      <w:r w:rsidR="00003038">
        <w:rPr>
          <w:rFonts w:cstheme="minorHAnsi"/>
          <w:shd w:val="clear" w:color="auto" w:fill="FFFFFF"/>
        </w:rPr>
      </w:r>
      <w:r w:rsidR="00003038">
        <w:rPr>
          <w:rFonts w:cstheme="minorHAnsi"/>
          <w:shd w:val="clear" w:color="auto" w:fill="FFFFFF"/>
        </w:rPr>
        <w:fldChar w:fldCharType="end"/>
      </w:r>
      <w:r w:rsidR="00666EA9">
        <w:rPr>
          <w:rFonts w:cstheme="minorHAnsi"/>
          <w:shd w:val="clear" w:color="auto" w:fill="FFFFFF"/>
        </w:rPr>
      </w:r>
      <w:r w:rsidR="00666EA9">
        <w:rPr>
          <w:rFonts w:cstheme="minorHAnsi"/>
          <w:shd w:val="clear" w:color="auto" w:fill="FFFFFF"/>
        </w:rPr>
        <w:fldChar w:fldCharType="separate"/>
      </w:r>
      <w:r w:rsidR="00003038">
        <w:rPr>
          <w:rFonts w:cstheme="minorHAnsi"/>
          <w:noProof/>
          <w:shd w:val="clear" w:color="auto" w:fill="FFFFFF"/>
        </w:rPr>
        <w:t>(56, 57)</w:t>
      </w:r>
      <w:r w:rsidR="00666EA9">
        <w:rPr>
          <w:rFonts w:cstheme="minorHAnsi"/>
          <w:shd w:val="clear" w:color="auto" w:fill="FFFFFF"/>
        </w:rPr>
        <w:fldChar w:fldCharType="end"/>
      </w:r>
      <w:r w:rsidR="00666EA9">
        <w:rPr>
          <w:rFonts w:cstheme="minorHAnsi"/>
          <w:shd w:val="clear" w:color="auto" w:fill="FFFFFF"/>
        </w:rPr>
        <w:t xml:space="preserve">. </w:t>
      </w:r>
      <w:r w:rsidR="005C3ACB">
        <w:rPr>
          <w:rFonts w:cstheme="minorHAnsi"/>
          <w:shd w:val="clear" w:color="auto" w:fill="FFFFFF"/>
        </w:rPr>
        <w:t xml:space="preserve">This model incorporates </w:t>
      </w:r>
      <w:r w:rsidR="009576E8">
        <w:rPr>
          <w:rFonts w:cstheme="minorHAnsi"/>
          <w:shd w:val="clear" w:color="auto" w:fill="FFFFFF"/>
        </w:rPr>
        <w:t>explicitly defined intermediate states in the peptide-selection process and fits rate parameters to experimental data.</w:t>
      </w:r>
      <w:r w:rsidR="00FA4C43">
        <w:rPr>
          <w:rFonts w:cstheme="minorHAnsi"/>
          <w:shd w:val="clear" w:color="auto" w:fill="FFFFFF"/>
        </w:rPr>
        <w:t xml:space="preserve"> </w:t>
      </w:r>
      <w:r w:rsidR="00982845">
        <w:rPr>
          <w:rFonts w:cstheme="minorHAnsi"/>
          <w:shd w:val="clear" w:color="auto" w:fill="FFFFFF"/>
        </w:rPr>
        <w:t>These</w:t>
      </w:r>
      <w:r w:rsidR="00FA4C43">
        <w:rPr>
          <w:rFonts w:cstheme="minorHAnsi"/>
          <w:shd w:val="clear" w:color="auto" w:fill="FFFFFF"/>
        </w:rPr>
        <w:t xml:space="preserve"> parameters representing rates of distinct processes in the antigen processing pathway </w:t>
      </w:r>
      <w:r w:rsidR="00B43635">
        <w:rPr>
          <w:rFonts w:cstheme="minorHAnsi"/>
          <w:shd w:val="clear" w:color="auto" w:fill="FFFFFF"/>
        </w:rPr>
        <w:t xml:space="preserve">are </w:t>
      </w:r>
      <w:r w:rsidR="00FA4C43">
        <w:rPr>
          <w:rFonts w:cstheme="minorHAnsi"/>
          <w:shd w:val="clear" w:color="auto" w:fill="FFFFFF"/>
        </w:rPr>
        <w:t xml:space="preserve">predicted using a Markov chain </w:t>
      </w:r>
      <w:r w:rsidR="0068576E">
        <w:rPr>
          <w:rFonts w:cstheme="minorHAnsi"/>
          <w:shd w:val="clear" w:color="auto" w:fill="FFFFFF"/>
        </w:rPr>
        <w:t>M</w:t>
      </w:r>
      <w:r w:rsidR="00FA4C43">
        <w:rPr>
          <w:rFonts w:cstheme="minorHAnsi"/>
          <w:shd w:val="clear" w:color="auto" w:fill="FFFFFF"/>
        </w:rPr>
        <w:t>onte-</w:t>
      </w:r>
      <w:r w:rsidR="0068576E">
        <w:rPr>
          <w:rFonts w:cstheme="minorHAnsi"/>
          <w:shd w:val="clear" w:color="auto" w:fill="FFFFFF"/>
        </w:rPr>
        <w:t>C</w:t>
      </w:r>
      <w:r w:rsidR="00FA4C43">
        <w:rPr>
          <w:rFonts w:cstheme="minorHAnsi"/>
          <w:shd w:val="clear" w:color="auto" w:fill="FFFFFF"/>
        </w:rPr>
        <w:t>arlo sampling of the multidimensional parameter space</w:t>
      </w:r>
      <w:r w:rsidR="0068576E">
        <w:rPr>
          <w:rFonts w:cstheme="minorHAnsi"/>
          <w:shd w:val="clear" w:color="auto" w:fill="FFFFFF"/>
        </w:rPr>
        <w:t xml:space="preserve"> and scoring the resulting parameter set using a maximum likelihood estimation</w:t>
      </w:r>
      <w:r w:rsidR="00FA4C43">
        <w:rPr>
          <w:rFonts w:cstheme="minorHAnsi"/>
          <w:shd w:val="clear" w:color="auto" w:fill="FFFFFF"/>
        </w:rPr>
        <w:t>.</w:t>
      </w:r>
      <w:r w:rsidR="005B0BFE">
        <w:rPr>
          <w:rFonts w:cstheme="minorHAnsi"/>
          <w:shd w:val="clear" w:color="auto" w:fill="FFFFFF"/>
        </w:rPr>
        <w:t xml:space="preserve"> Features of tapasin-dependency have already been incorporated into such models</w:t>
      </w:r>
      <w:r w:rsidR="00982845">
        <w:rPr>
          <w:rFonts w:cstheme="minorHAnsi"/>
          <w:shd w:val="clear" w:color="auto" w:fill="FFFFFF"/>
        </w:rPr>
        <w:t xml:space="preserve"> using experimental measures</w:t>
      </w:r>
      <w:r w:rsidR="005B0BFE">
        <w:rPr>
          <w:rFonts w:cstheme="minorHAnsi"/>
          <w:shd w:val="clear" w:color="auto" w:fill="FFFFFF"/>
        </w:rPr>
        <w:t xml:space="preserve"> </w:t>
      </w:r>
      <w:r w:rsidR="005B0BFE">
        <w:rPr>
          <w:rFonts w:cstheme="minorHAnsi"/>
          <w:shd w:val="clear" w:color="auto" w:fill="FFFFFF"/>
        </w:rPr>
        <w:fldChar w:fldCharType="begin"/>
      </w:r>
      <w:r w:rsidR="00003038">
        <w:rPr>
          <w:rFonts w:cstheme="minorHAnsi"/>
          <w:shd w:val="clear" w:color="auto" w:fill="FFFFFF"/>
        </w:rPr>
        <w:instrText xml:space="preserve"> ADDIN EN.CITE &lt;EndNote&gt;&lt;Cite&gt;&lt;Author&gt;Dalchau&lt;/Author&gt;&lt;Year&gt;2011&lt;/Year&gt;&lt;RecNum&gt;222&lt;/RecNum&gt;&lt;DisplayText&gt;(57)&lt;/DisplayText&gt;&lt;record&gt;&lt;rec-number&gt;222&lt;/rec-number&gt;&lt;foreign-keys&gt;&lt;key app="EN" db-id="2d2wvfxvtavspdexwe8p2avsfsdveepfaxxf" timestamp="1661980696" guid="7b704928-9093-48b2-991c-3c1b7fd4a4f1"&gt;222&lt;/key&gt;&lt;/foreign-keys&gt;&lt;ref-type name="Journal Article"&gt;17&lt;/ref-type&gt;&lt;contributors&gt;&lt;authors&gt;&lt;author&gt;Dalchau, N.&lt;/author&gt;&lt;author&gt;Phillips, A.&lt;/author&gt;&lt;author&gt;Goldstein, L. D.&lt;/author&gt;&lt;author&gt;Howarth, M.&lt;/author&gt;&lt;author&gt;Cardelli, L.&lt;/author&gt;&lt;author&gt;Emmott, S.&lt;/author&gt;&lt;author&gt;Elliott, T.&lt;/author&gt;&lt;author&gt;Werner, J. M.&lt;/author&gt;&lt;/authors&gt;&lt;/contributors&gt;&lt;auth-address&gt;Biological Computation Group, Microsoft Research, Cambridge, United Kingdom. ndalchau@microsoft.com&lt;/auth-address&gt;&lt;titles&gt;&lt;title&gt;A peptide filtering relation quantifies MHC class I peptide optimization&lt;/title&gt;&lt;secondary-title&gt;PLoS Comput Biol&lt;/secondary-title&gt;&lt;/titles&gt;&lt;periodical&gt;&lt;full-title&gt;PLoS Comput Biol&lt;/full-title&gt;&lt;/periodical&gt;&lt;pages&gt;e1002144&lt;/pages&gt;&lt;volume&gt;7&lt;/volume&gt;&lt;number&gt;10&lt;/number&gt;&lt;edition&gt;2011/10/25&lt;/edition&gt;&lt;keywords&gt;&lt;keyword&gt;Bayes Theorem&lt;/keyword&gt;&lt;keyword&gt;Histocompatibility Antigens Class I/*chemistry/immunology&lt;/keyword&gt;&lt;keyword&gt;Humans&lt;/keyword&gt;&lt;keyword&gt;Models, Theoretical&lt;/keyword&gt;&lt;keyword&gt;Peptides/*chemistry&lt;/keyword&gt;&lt;keyword&gt;T-Lymphocytes/immunology&lt;/keyword&gt;&lt;/keywords&gt;&lt;dates&gt;&lt;year&gt;2011&lt;/year&gt;&lt;pub-dates&gt;&lt;date&gt;Oct&lt;/date&gt;&lt;/pub-dates&gt;&lt;/dates&gt;&lt;isbn&gt;1553-7358 (Electronic)&amp;#xD;1553-734X (Linking)&lt;/isbn&gt;&lt;accession-num&gt;22022238&lt;/accession-num&gt;&lt;urls&gt;&lt;related-urls&gt;&lt;url&gt;https://www.ncbi.nlm.nih.gov/pubmed/22022238&lt;/url&gt;&lt;/related-urls&gt;&lt;/urls&gt;&lt;custom2&gt;PMC3195949&lt;/custom2&gt;&lt;electronic-resource-num&gt;10.1371/journal.pcbi.1002144&lt;/electronic-resource-num&gt;&lt;/record&gt;&lt;/Cite&gt;&lt;/EndNote&gt;</w:instrText>
      </w:r>
      <w:r w:rsidR="005B0BFE">
        <w:rPr>
          <w:rFonts w:cstheme="minorHAnsi"/>
          <w:shd w:val="clear" w:color="auto" w:fill="FFFFFF"/>
        </w:rPr>
        <w:fldChar w:fldCharType="separate"/>
      </w:r>
      <w:r w:rsidR="00003038">
        <w:rPr>
          <w:rFonts w:cstheme="minorHAnsi"/>
          <w:noProof/>
          <w:shd w:val="clear" w:color="auto" w:fill="FFFFFF"/>
        </w:rPr>
        <w:t>(57)</w:t>
      </w:r>
      <w:r w:rsidR="005B0BFE">
        <w:rPr>
          <w:rFonts w:cstheme="minorHAnsi"/>
          <w:shd w:val="clear" w:color="auto" w:fill="FFFFFF"/>
        </w:rPr>
        <w:fldChar w:fldCharType="end"/>
      </w:r>
      <w:r w:rsidR="00B43635">
        <w:rPr>
          <w:rFonts w:cstheme="minorHAnsi"/>
          <w:shd w:val="clear" w:color="auto" w:fill="FFFFFF"/>
        </w:rPr>
        <w:t xml:space="preserve">, but </w:t>
      </w:r>
      <w:r w:rsidR="00982845">
        <w:rPr>
          <w:rFonts w:cstheme="minorHAnsi"/>
          <w:shd w:val="clear" w:color="auto" w:fill="FFFFFF"/>
        </w:rPr>
        <w:t>other</w:t>
      </w:r>
      <w:r w:rsidR="00B43635">
        <w:rPr>
          <w:rFonts w:cstheme="minorHAnsi"/>
          <w:shd w:val="clear" w:color="auto" w:fill="FFFFFF"/>
        </w:rPr>
        <w:t xml:space="preserve"> </w:t>
      </w:r>
      <w:r w:rsidR="00982845">
        <w:rPr>
          <w:rFonts w:cstheme="minorHAnsi"/>
          <w:shd w:val="clear" w:color="auto" w:fill="FFFFFF"/>
        </w:rPr>
        <w:t xml:space="preserve">influential </w:t>
      </w:r>
      <w:r w:rsidR="00B43635">
        <w:rPr>
          <w:rFonts w:cstheme="minorHAnsi"/>
          <w:shd w:val="clear" w:color="auto" w:fill="FFFFFF"/>
        </w:rPr>
        <w:t>processes such as ERAP cleavage, calreticulin/UGT1 recycling and TAPBPR selector function can be readily incorporated</w:t>
      </w:r>
      <w:r w:rsidR="009576E8">
        <w:rPr>
          <w:rFonts w:cstheme="minorHAnsi"/>
          <w:shd w:val="clear" w:color="auto" w:fill="FFFFFF"/>
        </w:rPr>
        <w:t xml:space="preserve">. The dependency on experimental data to fit these models limits their application to comparisons of small numbers of peptides/allele pairs. Development of generalisable </w:t>
      </w:r>
      <w:r w:rsidR="00C05BC9">
        <w:rPr>
          <w:rFonts w:cstheme="minorHAnsi"/>
          <w:shd w:val="clear" w:color="auto" w:fill="FFFFFF"/>
        </w:rPr>
        <w:t>predictive models</w:t>
      </w:r>
      <w:r w:rsidR="009576E8">
        <w:rPr>
          <w:rFonts w:cstheme="minorHAnsi"/>
          <w:shd w:val="clear" w:color="auto" w:fill="FFFFFF"/>
        </w:rPr>
        <w:t xml:space="preserve"> for some stages of the explicitly modelled pathway</w:t>
      </w:r>
      <w:r w:rsidR="00C05BC9">
        <w:rPr>
          <w:rFonts w:cstheme="minorHAnsi"/>
          <w:shd w:val="clear" w:color="auto" w:fill="FFFFFF"/>
        </w:rPr>
        <w:t xml:space="preserve"> greatly reduce the requirements for experimental classification of peptide/allele pairs for these </w:t>
      </w:r>
      <w:r w:rsidR="00982845">
        <w:rPr>
          <w:rFonts w:cstheme="minorHAnsi"/>
          <w:shd w:val="clear" w:color="auto" w:fill="FFFFFF"/>
        </w:rPr>
        <w:t>approaches but will require a</w:t>
      </w:r>
      <w:r w:rsidR="009576E8">
        <w:rPr>
          <w:rFonts w:cstheme="minorHAnsi"/>
          <w:shd w:val="clear" w:color="auto" w:fill="FFFFFF"/>
        </w:rPr>
        <w:t xml:space="preserve"> complete</w:t>
      </w:r>
      <w:r w:rsidR="00982845">
        <w:rPr>
          <w:rFonts w:cstheme="minorHAnsi"/>
          <w:shd w:val="clear" w:color="auto" w:fill="FFFFFF"/>
        </w:rPr>
        <w:t xml:space="preserve"> empirical understanding of the mechanistic processes that control them</w:t>
      </w:r>
      <w:r w:rsidR="00C05BC9">
        <w:rPr>
          <w:rFonts w:cstheme="minorHAnsi"/>
          <w:shd w:val="clear" w:color="auto" w:fill="FFFFFF"/>
        </w:rPr>
        <w:t xml:space="preserve">. </w:t>
      </w:r>
      <w:r w:rsidR="005B0BFE">
        <w:rPr>
          <w:rFonts w:cstheme="minorHAnsi"/>
          <w:shd w:val="clear" w:color="auto" w:fill="FFFFFF"/>
        </w:rPr>
        <w:t xml:space="preserve">A combination of machine learning </w:t>
      </w:r>
      <w:r w:rsidR="00C05BC9">
        <w:rPr>
          <w:rFonts w:cstheme="minorHAnsi"/>
          <w:shd w:val="clear" w:color="auto" w:fill="FFFFFF"/>
        </w:rPr>
        <w:t>and empirical models built into the</w:t>
      </w:r>
      <w:r w:rsidR="005B0BFE">
        <w:rPr>
          <w:rFonts w:cstheme="minorHAnsi"/>
          <w:shd w:val="clear" w:color="auto" w:fill="FFFFFF"/>
        </w:rPr>
        <w:t xml:space="preserve"> mechanistic model</w:t>
      </w:r>
      <w:r w:rsidR="00C05BC9">
        <w:rPr>
          <w:rFonts w:cstheme="minorHAnsi"/>
          <w:shd w:val="clear" w:color="auto" w:fill="FFFFFF"/>
        </w:rPr>
        <w:t>ling framework</w:t>
      </w:r>
      <w:r w:rsidR="005B0BFE">
        <w:rPr>
          <w:rFonts w:cstheme="minorHAnsi"/>
          <w:shd w:val="clear" w:color="auto" w:fill="FFFFFF"/>
        </w:rPr>
        <w:t xml:space="preserve"> appear</w:t>
      </w:r>
      <w:r w:rsidR="00C05BC9">
        <w:rPr>
          <w:rFonts w:cstheme="minorHAnsi"/>
          <w:shd w:val="clear" w:color="auto" w:fill="FFFFFF"/>
        </w:rPr>
        <w:t>s</w:t>
      </w:r>
      <w:r w:rsidR="005B0BFE">
        <w:rPr>
          <w:rFonts w:cstheme="minorHAnsi"/>
          <w:shd w:val="clear" w:color="auto" w:fill="FFFFFF"/>
        </w:rPr>
        <w:t xml:space="preserve"> an attractive </w:t>
      </w:r>
      <w:r w:rsidR="00395470">
        <w:rPr>
          <w:rFonts w:cstheme="minorHAnsi"/>
          <w:shd w:val="clear" w:color="auto" w:fill="FFFFFF"/>
        </w:rPr>
        <w:t xml:space="preserve">future </w:t>
      </w:r>
      <w:r w:rsidR="005B0BFE">
        <w:rPr>
          <w:rFonts w:cstheme="minorHAnsi"/>
          <w:shd w:val="clear" w:color="auto" w:fill="FFFFFF"/>
        </w:rPr>
        <w:t xml:space="preserve">approach to predict antigen </w:t>
      </w:r>
      <w:r w:rsidR="00395470">
        <w:rPr>
          <w:rFonts w:cstheme="minorHAnsi"/>
          <w:shd w:val="clear" w:color="auto" w:fill="FFFFFF"/>
        </w:rPr>
        <w:t>presentation but</w:t>
      </w:r>
      <w:r w:rsidR="00B43635">
        <w:rPr>
          <w:rFonts w:cstheme="minorHAnsi"/>
          <w:shd w:val="clear" w:color="auto" w:fill="FFFFFF"/>
        </w:rPr>
        <w:t xml:space="preserve"> needs to be reinforced through an improved empirical understanding of the mechanistic processes that govern antigen processing. </w:t>
      </w:r>
    </w:p>
    <w:p w14:paraId="4859F9F3" w14:textId="7BB4916D" w:rsidR="00CC2FE1" w:rsidRDefault="00CC2FE1" w:rsidP="00C33395">
      <w:pPr>
        <w:pStyle w:val="Heading2"/>
        <w:rPr>
          <w:shd w:val="clear" w:color="auto" w:fill="FFFFFF"/>
        </w:rPr>
      </w:pPr>
      <w:r>
        <w:rPr>
          <w:shd w:val="clear" w:color="auto" w:fill="FFFFFF"/>
        </w:rPr>
        <w:t>T-Cell Interactions</w:t>
      </w:r>
      <w:r w:rsidR="00155890">
        <w:rPr>
          <w:shd w:val="clear" w:color="auto" w:fill="FFFFFF"/>
        </w:rPr>
        <w:t xml:space="preserve"> and Binding</w:t>
      </w:r>
    </w:p>
    <w:p w14:paraId="30FFE25B" w14:textId="2AB04A0F" w:rsidR="001626AB" w:rsidRDefault="0088706F" w:rsidP="009E0C74">
      <w:r>
        <w:rPr>
          <w:rFonts w:cstheme="minorHAnsi"/>
        </w:rPr>
        <w:t>W</w:t>
      </w:r>
      <w:r w:rsidR="00DC67DF" w:rsidRPr="00C772F0">
        <w:rPr>
          <w:rFonts w:cstheme="minorHAnsi"/>
        </w:rPr>
        <w:t xml:space="preserve">e highlight the ongoing challenge in prediction </w:t>
      </w:r>
      <w:r w:rsidR="00DC67DF">
        <w:rPr>
          <w:rFonts w:cstheme="minorHAnsi"/>
        </w:rPr>
        <w:t>of T-cell activation against</w:t>
      </w:r>
      <w:r w:rsidR="00DC67DF" w:rsidRPr="00C772F0">
        <w:rPr>
          <w:rFonts w:cstheme="minorHAnsi"/>
        </w:rPr>
        <w:t xml:space="preserve"> neoantigens for vaccine immunotherapies. </w:t>
      </w:r>
      <w:r w:rsidR="00EF19CD">
        <w:rPr>
          <w:rFonts w:cstheme="minorHAnsi"/>
        </w:rPr>
        <w:t>Prediction of successful antigen binding and trafficking to the cell surface is only one side of the</w:t>
      </w:r>
      <w:r w:rsidR="00154910">
        <w:rPr>
          <w:rFonts w:cstheme="minorHAnsi"/>
        </w:rPr>
        <w:t xml:space="preserve"> </w:t>
      </w:r>
      <w:r w:rsidR="000353FB">
        <w:rPr>
          <w:rFonts w:cstheme="minorHAnsi"/>
        </w:rPr>
        <w:t xml:space="preserve">coin, as once an antigen has made it to the cell surface, it </w:t>
      </w:r>
      <w:r w:rsidR="00A928E3">
        <w:rPr>
          <w:rFonts w:cstheme="minorHAnsi"/>
        </w:rPr>
        <w:t xml:space="preserve">still </w:t>
      </w:r>
      <w:r w:rsidR="000353FB">
        <w:rPr>
          <w:rFonts w:cstheme="minorHAnsi"/>
        </w:rPr>
        <w:t>needs to be able to activate a corresponding T-cell receptor (TCR)</w:t>
      </w:r>
      <w:r w:rsidR="00354C78">
        <w:rPr>
          <w:rFonts w:cstheme="minorHAnsi"/>
        </w:rPr>
        <w:t>.</w:t>
      </w:r>
      <w:r w:rsidR="00DC67DF" w:rsidRPr="003B6750">
        <w:rPr>
          <w:color w:val="FF0000"/>
        </w:rPr>
        <w:t xml:space="preserve"> </w:t>
      </w:r>
      <w:r w:rsidR="0051314A">
        <w:t>The</w:t>
      </w:r>
      <w:r w:rsidR="00DC67DF">
        <w:t xml:space="preserve"> </w:t>
      </w:r>
      <w:r w:rsidR="00982845">
        <w:t xml:space="preserve">machine learning </w:t>
      </w:r>
      <w:r w:rsidR="00DC67DF">
        <w:t xml:space="preserve">prediction models described previously rely </w:t>
      </w:r>
      <w:r w:rsidR="00DC67DF" w:rsidRPr="00485F3F">
        <w:t xml:space="preserve">on </w:t>
      </w:r>
      <w:r w:rsidR="0051314A">
        <w:t>an absolute</w:t>
      </w:r>
      <w:r w:rsidR="00DC67DF" w:rsidRPr="00485F3F">
        <w:t xml:space="preserve"> correlation between binding affinity/surface presentation and T-cell </w:t>
      </w:r>
      <w:r w:rsidR="00982845">
        <w:t>priming</w:t>
      </w:r>
      <w:r w:rsidR="002973EA">
        <w:t>.</w:t>
      </w:r>
      <w:r w:rsidR="0051314A">
        <w:t xml:space="preserve"> Whilst binding and surface presentation is a necessary prerequisite for T-cell activation, the response is not guaranteed for a given peptide</w:t>
      </w:r>
      <w:r w:rsidR="00DC67DF" w:rsidRPr="00485F3F">
        <w:t xml:space="preserve"> </w:t>
      </w:r>
      <w:r w:rsidR="00C706DE">
        <w:fldChar w:fldCharType="begin"/>
      </w:r>
      <w:r w:rsidR="00003038">
        <w:instrText xml:space="preserve"> ADDIN EN.CITE &lt;EndNote&gt;&lt;Cite&gt;&lt;Author&gt;Harndahl&lt;/Author&gt;&lt;Year&gt;2012&lt;/Year&gt;&lt;RecNum&gt;217&lt;/RecNum&gt;&lt;DisplayText&gt;(58)&lt;/DisplayText&gt;&lt;record&gt;&lt;rec-number&gt;217&lt;/rec-number&gt;&lt;foreign-keys&gt;&lt;key app="EN" db-id="2d2wvfxvtavspdexwe8p2avsfsdveepfaxxf" timestamp="1661961618" guid="2a123d0f-b127-4631-817e-e9463903e196"&gt;217&lt;/key&gt;&lt;/foreign-keys&gt;&lt;ref-type name="Journal Article"&gt;17&lt;/ref-type&gt;&lt;contributors&gt;&lt;authors&gt;&lt;author&gt;Harndahl, M.&lt;/author&gt;&lt;author&gt;Rasmussen, M.&lt;/author&gt;&lt;author&gt;Roder, G.&lt;/author&gt;&lt;author&gt;Dalgaard Pedersen, I.&lt;/author&gt;&lt;author&gt;Sorensen, M.&lt;/author&gt;&lt;author&gt;Nielsen, M.&lt;/author&gt;&lt;author&gt;Buus, S.&lt;/author&gt;&lt;/authors&gt;&lt;/contributors&gt;&lt;auth-address&gt;Laboratory of Experimental Immunology, Faculty of Health Sciences, University of Copenhagen, Denmark. mikha@sund.ku.dk&lt;/auth-address&gt;&lt;titles&gt;&lt;title&gt;Peptide-MHC class I stability is a better predictor than peptide affinity of CTL immunogenicity&lt;/title&gt;&lt;secondary-title&gt;Eur J Immunol&lt;/secondary-title&gt;&lt;/titles&gt;&lt;periodical&gt;&lt;full-title&gt;Eur J Immunol&lt;/full-title&gt;&lt;/periodical&gt;&lt;pages&gt;1405-16&lt;/pages&gt;&lt;volume&gt;42&lt;/volume&gt;&lt;number&gt;6&lt;/number&gt;&lt;edition&gt;2012/06/09&lt;/edition&gt;&lt;keywords&gt;&lt;keyword&gt;Antigen Presentation&lt;/keyword&gt;&lt;keyword&gt;Computational Biology&lt;/keyword&gt;&lt;keyword&gt;Histocompatibility Antigens Class I/*chemistry/immunology&lt;/keyword&gt;&lt;keyword&gt;Humans&lt;/keyword&gt;&lt;keyword&gt;Peptides/*chemistry&lt;/keyword&gt;&lt;keyword&gt;Protein Stability&lt;/keyword&gt;&lt;keyword&gt;T-Lymphocytes, Cytotoxic/*immunology&lt;/keyword&gt;&lt;/keywords&gt;&lt;dates&gt;&lt;year&gt;2012&lt;/year&gt;&lt;pub-dates&gt;&lt;date&gt;Jun&lt;/date&gt;&lt;/pub-dates&gt;&lt;/dates&gt;&lt;isbn&gt;1521-4141 (Electronic)&amp;#xD;0014-2980 (Linking)&lt;/isbn&gt;&lt;accession-num&gt;22678897&lt;/accession-num&gt;&lt;urls&gt;&lt;related-urls&gt;&lt;url&gt;https://www.ncbi.nlm.nih.gov/pubmed/22678897&lt;/url&gt;&lt;/related-urls&gt;&lt;/urls&gt;&lt;electronic-resource-num&gt;10.1002/eji.201141774&lt;/electronic-resource-num&gt;&lt;/record&gt;&lt;/Cite&gt;&lt;/EndNote&gt;</w:instrText>
      </w:r>
      <w:r w:rsidR="00C706DE">
        <w:fldChar w:fldCharType="separate"/>
      </w:r>
      <w:r w:rsidR="00003038">
        <w:rPr>
          <w:noProof/>
        </w:rPr>
        <w:t>(58)</w:t>
      </w:r>
      <w:r w:rsidR="00C706DE">
        <w:fldChar w:fldCharType="end"/>
      </w:r>
      <w:r w:rsidR="00DC67DF" w:rsidRPr="00485F3F">
        <w:t xml:space="preserve">. </w:t>
      </w:r>
      <w:proofErr w:type="gramStart"/>
      <w:r w:rsidR="00485F3F" w:rsidRPr="00485F3F">
        <w:t>A large number of</w:t>
      </w:r>
      <w:proofErr w:type="gramEnd"/>
      <w:r w:rsidR="00485F3F" w:rsidRPr="00485F3F">
        <w:t xml:space="preserve"> d</w:t>
      </w:r>
      <w:r w:rsidR="00DC67DF" w:rsidRPr="00485F3F">
        <w:t>irect immunogenicity prediction software ha</w:t>
      </w:r>
      <w:r w:rsidR="00E25791">
        <w:t>ve</w:t>
      </w:r>
      <w:r w:rsidR="00DC67DF" w:rsidRPr="00485F3F">
        <w:t xml:space="preserve"> been created</w:t>
      </w:r>
      <w:r w:rsidR="00AA1B54">
        <w:t xml:space="preserve"> to fill this gap using physicochemical features of the MHC-I-TCR interaction</w:t>
      </w:r>
      <w:r w:rsidR="00DC67DF" w:rsidRPr="00485F3F">
        <w:t xml:space="preserve"> </w:t>
      </w:r>
      <w:r w:rsidR="00DC67DF" w:rsidRPr="00485F3F">
        <w:fldChar w:fldCharType="begin">
          <w:fldData xml:space="preserve">PEVuZE5vdGU+PENpdGU+PEF1dGhvcj5DYWxpczwvQXV0aG9yPjxZZWFyPjIwMTM8L1llYXI+PFJl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</w:fldData>
        </w:fldChar>
      </w:r>
      <w:r w:rsidR="00480CC7">
        <w:instrText xml:space="preserve"> ADDIN EN.CITE </w:instrText>
      </w:r>
      <w:r w:rsidR="00480CC7">
        <w:fldChar w:fldCharType="begin">
          <w:fldData xml:space="preserve">PEVuZE5vdGU+PENpdGU+PEF1dGhvcj5DYWxpczwvQXV0aG9yPjxZZWFyPjIwMTM8L1llYXI+PFJl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</w:fldData>
        </w:fldChar>
      </w:r>
      <w:r w:rsidR="00480CC7">
        <w:instrText xml:space="preserve"> ADDIN EN.CITE.DATA </w:instrText>
      </w:r>
      <w:r w:rsidR="00480CC7">
        <w:fldChar w:fldCharType="end"/>
      </w:r>
      <w:r w:rsidR="00DC67DF" w:rsidRPr="00485F3F">
        <w:fldChar w:fldCharType="separate"/>
      </w:r>
      <w:r w:rsidR="00003038">
        <w:rPr>
          <w:noProof/>
        </w:rPr>
        <w:t>(59-61)</w:t>
      </w:r>
      <w:r w:rsidR="00DC67DF" w:rsidRPr="00485F3F">
        <w:fldChar w:fldCharType="end"/>
      </w:r>
      <w:r w:rsidR="00E6341D">
        <w:t>.</w:t>
      </w:r>
      <w:r w:rsidR="00485F3F" w:rsidRPr="00485F3F">
        <w:t xml:space="preserve"> </w:t>
      </w:r>
      <w:r w:rsidR="00AA1B54">
        <w:t xml:space="preserve">Despite the improvement of such predictive models, a complete understanding of what features trigger a T-cell response remains elusive. </w:t>
      </w:r>
      <w:r w:rsidR="001626AB" w:rsidRPr="00485F3F">
        <w:rPr>
          <w:rFonts w:cstheme="minorHAnsi"/>
        </w:rPr>
        <w:t xml:space="preserve">A more general result derived from the </w:t>
      </w:r>
      <w:r w:rsidR="005F05FA" w:rsidRPr="00485F3F">
        <w:t>Tumour</w:t>
      </w:r>
      <w:r w:rsidR="001626AB" w:rsidRPr="00485F3F">
        <w:t xml:space="preserve"> Neoantigen Selection Alliance (TESLA) reviews 25 teams predicting neoantigens on experimentally validated epitopes, in which the best scoring team identified 16 </w:t>
      </w:r>
      <w:r w:rsidR="004339F4">
        <w:t xml:space="preserve">out of 37 </w:t>
      </w:r>
      <w:r w:rsidR="001626AB" w:rsidRPr="00485F3F">
        <w:t xml:space="preserve">validated neoantigens in the top 20 from a pool of </w:t>
      </w:r>
      <w:r w:rsidR="00E50445">
        <w:t xml:space="preserve">608 potential neoantigens </w:t>
      </w:r>
      <w:r w:rsidR="004339F4">
        <w:t xml:space="preserve">predicted by the consortium </w:t>
      </w:r>
      <w:r w:rsidR="006C1627" w:rsidRPr="00485F3F">
        <w:fldChar w:fldCharType="begin">
          <w:fldData xml:space="preserve">PEVuZE5vdGU+PENpdGU+PEF1dGhvcj5XZWxsczwvQXV0aG9yPjxZZWFyPjIwMjA8L1llYXI+PFJl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</w:fldData>
        </w:fldChar>
      </w:r>
      <w:r w:rsidR="00003038">
        <w:instrText xml:space="preserve"> ADDIN EN.CITE </w:instrText>
      </w:r>
      <w:r w:rsidR="00003038">
        <w:fldChar w:fldCharType="begin">
          <w:fldData xml:space="preserve">PEVuZE5vdGU+PENpdGU+PEF1dGhvcj5XZWxsczwvQXV0aG9yPjxZZWFyPjIwMjA8L1llYXI+PFJl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</w:fldData>
        </w:fldChar>
      </w:r>
      <w:r w:rsidR="00003038">
        <w:instrText xml:space="preserve"> ADDIN EN.CITE.DATA </w:instrText>
      </w:r>
      <w:r w:rsidR="00003038">
        <w:fldChar w:fldCharType="end"/>
      </w:r>
      <w:r w:rsidR="006C1627" w:rsidRPr="00485F3F">
        <w:fldChar w:fldCharType="separate"/>
      </w:r>
      <w:r w:rsidR="00003038">
        <w:rPr>
          <w:noProof/>
        </w:rPr>
        <w:t>(62)</w:t>
      </w:r>
      <w:r w:rsidR="006C1627" w:rsidRPr="00485F3F">
        <w:fldChar w:fldCharType="end"/>
      </w:r>
      <w:r w:rsidR="00F70781" w:rsidRPr="00485F3F">
        <w:t>.</w:t>
      </w:r>
      <w:r w:rsidR="00591BEE" w:rsidRPr="00485F3F">
        <w:t xml:space="preserve"> </w:t>
      </w:r>
      <w:r w:rsidR="00465F12" w:rsidRPr="00485F3F">
        <w:t xml:space="preserve">Despite this positive result, </w:t>
      </w:r>
      <w:r w:rsidR="00591BEE" w:rsidRPr="00485F3F">
        <w:t xml:space="preserve">18 </w:t>
      </w:r>
      <w:r w:rsidR="009008BA" w:rsidRPr="00485F3F">
        <w:t>neoantigens were not identified</w:t>
      </w:r>
      <w:r w:rsidR="00485F3F">
        <w:t xml:space="preserve"> at all</w:t>
      </w:r>
      <w:r w:rsidR="009008BA" w:rsidRPr="00485F3F">
        <w:t xml:space="preserve"> or not predicted as immunogenic, </w:t>
      </w:r>
      <w:r w:rsidR="002973EA">
        <w:t>indicating we</w:t>
      </w:r>
      <w:r w:rsidR="00E25791">
        <w:t xml:space="preserve"> are</w:t>
      </w:r>
      <w:r w:rsidR="00C103F4" w:rsidRPr="00485F3F">
        <w:t xml:space="preserve"> still missing a large quantity</w:t>
      </w:r>
      <w:r w:rsidR="00624768" w:rsidRPr="00485F3F">
        <w:t xml:space="preserve"> of potentially therapeutic vaccine targets.</w:t>
      </w:r>
      <w:r w:rsidR="00436290">
        <w:t xml:space="preserve"> </w:t>
      </w:r>
      <w:r w:rsidR="000336F8">
        <w:t xml:space="preserve">As the samples used in this study only encompass 13 common MHC-I alleles, the generalisability of these methods to </w:t>
      </w:r>
      <w:proofErr w:type="gramStart"/>
      <w:r w:rsidR="000336F8">
        <w:t>less</w:t>
      </w:r>
      <w:proofErr w:type="gramEnd"/>
      <w:r w:rsidR="000336F8">
        <w:t xml:space="preserve"> common alleles remains </w:t>
      </w:r>
      <w:r w:rsidR="00982845">
        <w:t>of interest</w:t>
      </w:r>
      <w:r w:rsidR="000336F8">
        <w:t xml:space="preserve">. </w:t>
      </w:r>
      <w:r w:rsidR="00436290">
        <w:t xml:space="preserve">The difficulty of this approach lies in the relatively small quantity of potential training data </w:t>
      </w:r>
      <w:r w:rsidR="008A389B">
        <w:t>as well as a lack of direct understanding of what physiochemical features of the MHC-I complex determ</w:t>
      </w:r>
      <w:r w:rsidR="004D0E46">
        <w:t xml:space="preserve">ine if </w:t>
      </w:r>
      <w:r w:rsidR="00FB23A5">
        <w:t>it will be immunogenic or not.</w:t>
      </w:r>
    </w:p>
    <w:p w14:paraId="52C7EE84" w14:textId="085E2A0E" w:rsidR="003E179C" w:rsidRDefault="00331467" w:rsidP="00AC0750">
      <w:r>
        <w:t xml:space="preserve">MD simulations have also been used to predict potential neoantigens since </w:t>
      </w:r>
      <w:r w:rsidR="00E25791">
        <w:t xml:space="preserve">the </w:t>
      </w:r>
      <w:r>
        <w:t xml:space="preserve">early 1990s </w:t>
      </w:r>
      <w:r>
        <w:fldChar w:fldCharType="begin"/>
      </w:r>
      <w:r w:rsidR="00003038">
        <w:instrText xml:space="preserve"> ADDIN EN.CITE &lt;EndNote&gt;&lt;Cite&gt;&lt;Author&gt;Rognan&lt;/Author&gt;&lt;Year&gt;1994&lt;/Year&gt;&lt;RecNum&gt;153&lt;/RecNum&gt;&lt;DisplayText&gt;(63)&lt;/DisplayText&gt;&lt;record&gt;&lt;rec-number&gt;153&lt;/rec-number&gt;&lt;foreign-keys&gt;&lt;key app="EN" db-id="2d2wvfxvtavspdexwe8p2avsfsdveepfaxxf" timestamp="1657198526" guid="d048b62e-9d5c-4515-9d70-20dab642c1c6"&gt;153&lt;/key&gt;&lt;/foreign-keys&gt;&lt;ref-type name="Journal Article"&gt;17&lt;/ref-type&gt;&lt;contributors&gt;&lt;authors&gt;&lt;author&gt;Rognan, Didier&lt;/author&gt;&lt;author&gt;Scapozza, Leonardo&lt;/author&gt;&lt;author&gt;Folkers, Gerd&lt;/author&gt;&lt;author&gt;Daser, Angelika&lt;/author&gt;&lt;/authors&gt;&lt;/contributors&gt;&lt;titles&gt;&lt;title&gt;Molecular Dynamics Simulation of MHC-Peptide Complexes as a Tool for Predicting Potential T Cell Epitopes&lt;/title&gt;&lt;secondary-title&gt;Biochemistry&lt;/secondary-title&gt;&lt;/titles&gt;&lt;periodical&gt;&lt;full-title&gt;Biochemistry&lt;/full-title&gt;&lt;/periodical&gt;&lt;pages&gt;11476-11485&lt;/pages&gt;&lt;volume&gt;33&lt;/volume&gt;&lt;number&gt;38&lt;/number&gt;&lt;dates&gt;&lt;year&gt;1994&lt;/year&gt;&lt;pub-dates&gt;&lt;date&gt;1994-09-01&lt;/date&gt;&lt;/pub-dates&gt;&lt;/dates&gt;&lt;publisher&gt;American Chemical Society (ACS)&lt;/publisher&gt;&lt;isbn&gt;0006-2960&lt;/isbn&gt;&lt;urls&gt;&lt;/urls&gt;&lt;electronic-resource-num&gt;10.1021/bi00204a009&lt;/electronic-resource-num&gt;&lt;access-date&gt;2022-07-07T12:53:06&lt;/access-date&gt;&lt;/record&gt;&lt;/Cite&gt;&lt;/EndNote&gt;</w:instrText>
      </w:r>
      <w:r>
        <w:fldChar w:fldCharType="separate"/>
      </w:r>
      <w:r w:rsidR="00003038">
        <w:rPr>
          <w:noProof/>
        </w:rPr>
        <w:t>(63)</w:t>
      </w:r>
      <w:r>
        <w:fldChar w:fldCharType="end"/>
      </w:r>
      <w:r>
        <w:t xml:space="preserve">, with many neoantigen identification workflows performing MD as either a final validation or filtration step to select optimal vaccination targets </w:t>
      </w:r>
      <w:r>
        <w:fldChar w:fldCharType="begin">
          <w:fldData xml:space="preserve">PEVuZE5vdGU+PENpdGU+PEF1dGhvcj5kYSBDb3N0YTwvQXV0aG9yPjxZZWFyPjIwMjE8L1llYXI+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</w:fldData>
        </w:fldChar>
      </w:r>
      <w:r w:rsidR="00003038">
        <w:instrText xml:space="preserve"> ADDIN EN.CITE </w:instrText>
      </w:r>
      <w:r w:rsidR="00003038">
        <w:fldChar w:fldCharType="begin">
          <w:fldData xml:space="preserve">PEVuZE5vdGU+PENpdGU+PEF1dGhvcj5kYSBDb3N0YTwvQXV0aG9yPjxZZWFyPjIwMjE8L1llYXI+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</w:fldData>
        </w:fldChar>
      </w:r>
      <w:r w:rsidR="00003038">
        <w:instrText xml:space="preserve"> ADDIN EN.CITE.DATA </w:instrText>
      </w:r>
      <w:r w:rsidR="00003038">
        <w:fldChar w:fldCharType="end"/>
      </w:r>
      <w:r>
        <w:fldChar w:fldCharType="separate"/>
      </w:r>
      <w:r w:rsidR="00003038">
        <w:rPr>
          <w:noProof/>
        </w:rPr>
        <w:t>(64-66)</w:t>
      </w:r>
      <w:r>
        <w:fldChar w:fldCharType="end"/>
      </w:r>
      <w:r>
        <w:t>. This is often used in combination with peptide docking software such as HADDOCK</w:t>
      </w:r>
      <w:r w:rsidR="00480CC7">
        <w:t xml:space="preserve"> </w:t>
      </w:r>
      <w:r w:rsidR="00480CC7">
        <w:fldChar w:fldCharType="begin"/>
      </w:r>
      <w:r w:rsidR="00480CC7">
        <w:instrText xml:space="preserve"> ADDIN EN.CITE &lt;EndNote&gt;&lt;Cite&gt;&lt;Author&gt;Spiliotopoulos&lt;/Author&gt;&lt;Year&gt;2016&lt;/Year&gt;&lt;RecNum&gt;237&lt;/RecNum&gt;&lt;DisplayText&gt;(67)&lt;/DisplayText&gt;&lt;record&gt;&lt;rec-number&gt;237&lt;/rec-number&gt;&lt;foreign-keys&gt;&lt;key app="EN" db-id="2d2wvfxvtavspdexwe8p2avsfsdveepfaxxf" timestamp="1663527563" guid="1ac59dc9-f357-40bd-a3e3-95e1ef49607e"&gt;237&lt;/key&gt;&lt;/foreign-keys&gt;&lt;ref-type name="Journal Article"&gt;17&lt;/ref-type&gt;&lt;contributors&gt;&lt;authors&gt;&lt;author&gt;Spiliotopoulos, Dimitrios&lt;/author&gt;&lt;author&gt;Kastritis, Panagiotis L.&lt;/author&gt;&lt;author&gt;Melquiond, Adrien S. J.&lt;/author&gt;&lt;author&gt;Bonvin, Alexandre M. J. J.&lt;/author&gt;&lt;author&gt;Musco, Giovanna&lt;/author&gt;&lt;author&gt;Rocchia, Walter&lt;/author&gt;&lt;author&gt;Spitaleri, Andrea&lt;/author&gt;&lt;/authors&gt;&lt;/contributors&gt;&lt;titles&gt;&lt;title&gt;dMM-PBSA: A New HADDOCK Scoring Function for Protein-Peptide Docking&lt;/title&gt;&lt;secondary-title&gt;Frontiers in Molecular Biosciences&lt;/secondary-title&gt;&lt;/titles&gt;&lt;periodical&gt;&lt;full-title&gt;Frontiers in Molecular Biosciences&lt;/full-title&gt;&lt;/periodical&gt;&lt;volume&gt;3&lt;/volume&gt;&lt;dates&gt;&lt;year&gt;2016&lt;/year&gt;&lt;/dates&gt;&lt;isbn&gt;2296-889X&lt;/isbn&gt;&lt;work-type&gt;Original Research&lt;/work-type&gt;&lt;urls&gt;&lt;related-urls&gt;&lt;url&gt;https://www.frontiersin.org/articles/10.3389/fmolb.2016.00046&lt;/url&gt;&lt;/related-urls&gt;&lt;/urls&gt;&lt;/record&gt;&lt;/Cite&gt;&lt;/EndNote&gt;</w:instrText>
      </w:r>
      <w:r w:rsidR="00480CC7">
        <w:fldChar w:fldCharType="separate"/>
      </w:r>
      <w:r w:rsidR="00480CC7">
        <w:rPr>
          <w:noProof/>
        </w:rPr>
        <w:t>(67)</w:t>
      </w:r>
      <w:r w:rsidR="00480CC7">
        <w:fldChar w:fldCharType="end"/>
      </w:r>
      <w:r>
        <w:t xml:space="preserve">, </w:t>
      </w:r>
      <w:proofErr w:type="spellStart"/>
      <w:r>
        <w:t>AutoDock</w:t>
      </w:r>
      <w:proofErr w:type="spellEnd"/>
      <w:r>
        <w:t xml:space="preserve"> Vina </w:t>
      </w:r>
      <w:r>
        <w:fldChar w:fldCharType="begin"/>
      </w:r>
      <w:r w:rsidR="00003038">
        <w:instrText xml:space="preserve"> ADDIN EN.CITE &lt;EndNote&gt;&lt;Cite&gt;&lt;Author&gt;Trott&lt;/Author&gt;&lt;Year&gt;2010&lt;/Year&gt;&lt;RecNum&gt;166&lt;/RecNum&gt;&lt;DisplayText&gt;(68)&lt;/DisplayText&gt;&lt;record&gt;&lt;rec-number&gt;166&lt;/rec-number&gt;&lt;foreign-keys&gt;&lt;key app="EN" db-id="2d2wvfxvtavspdexwe8p2avsfsdveepfaxxf" timestamp="1657277217" guid="9419f764-08b2-48ee-bfe4-a5a8af4d7d7c"&gt;166&lt;/key&gt;&lt;/foreign-keys&gt;&lt;ref-type name="Journal Article"&gt;17&lt;/ref-type&gt;&lt;contributors&gt;&lt;authors&gt;&lt;author&gt;Trott, O.&lt;/author&gt;&lt;author&gt;Olson, A. J.&lt;/author&gt;&lt;/authors&gt;&lt;/contributors&gt;&lt;auth-address&gt;Department of Molecular Biology, The Scripps Research Institute, La Jolla, California, USA.&lt;/auth-address&gt;&lt;titles&gt;&lt;title&gt;AutoDock Vina: improving the speed and accuracy of docking with a new scoring function, efficient optimization, and multithreading&lt;/title&gt;&lt;secondary-title&gt;J Comput Chem&lt;/secondary-title&gt;&lt;/titles&gt;&lt;periodical&gt;&lt;full-title&gt;J Comput Chem&lt;/full-title&gt;&lt;/periodical&gt;&lt;pages&gt;455-61&lt;/pages&gt;&lt;volume&gt;31&lt;/volume&gt;&lt;number&gt;2&lt;/number&gt;&lt;edition&gt;2009/06/06&lt;/edition&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pub-dates&gt;&lt;date&gt;Jan 30&lt;/date&gt;&lt;/pub-dates&gt;&lt;/dates&gt;&lt;isbn&gt;1096-987X (Electronic)&amp;#xD;0192-8651 (Linking)&lt;/isbn&gt;&lt;accession-num&gt;19499576&lt;/accession-num&gt;&lt;urls&gt;&lt;related-urls&gt;&lt;url&gt;https://www.ncbi.nlm.nih.gov/pubmed/19499576&lt;/url&gt;&lt;/related-urls&gt;&lt;/urls&gt;&lt;custom2&gt;PMC3041641&lt;/custom2&gt;&lt;electronic-resource-num&gt;10.1002/jcc.21334&lt;/electronic-resource-num&gt;&lt;/record&gt;&lt;/Cite&gt;&lt;/EndNote&gt;</w:instrText>
      </w:r>
      <w:r>
        <w:fldChar w:fldCharType="separate"/>
      </w:r>
      <w:r w:rsidR="00003038">
        <w:rPr>
          <w:noProof/>
        </w:rPr>
        <w:t>(68)</w:t>
      </w:r>
      <w:r>
        <w:fldChar w:fldCharType="end"/>
      </w:r>
      <w:r>
        <w:t xml:space="preserve"> and ADCP </w:t>
      </w:r>
      <w:r>
        <w:fldChar w:fldCharType="begin"/>
      </w:r>
      <w:r w:rsidR="00003038">
        <w:instrText xml:space="preserve"> ADDIN EN.CITE &lt;EndNote&gt;&lt;Cite&gt;&lt;Author&gt;Zhang&lt;/Author&gt;&lt;Year&gt;2019&lt;/Year&gt;&lt;RecNum&gt;167&lt;/RecNum&gt;&lt;DisplayText&gt;(69)&lt;/DisplayText&gt;&lt;record&gt;&lt;rec-number&gt;167&lt;/rec-number&gt;&lt;foreign-keys&gt;&lt;key app="EN" db-id="2d2wvfxvtavspdexwe8p2avsfsdveepfaxxf" timestamp="1657277291" guid="8b5a04c8-ab76-4ce5-95ce-fbfebc77ac43"&gt;167&lt;/key&gt;&lt;/foreign-keys&gt;&lt;ref-type name="Journal Article"&gt;17&lt;/ref-type&gt;&lt;contributors&gt;&lt;authors&gt;&lt;author&gt;Zhang, Y.&lt;/author&gt;&lt;author&gt;Sanner, M. F.&lt;/author&gt;&lt;/authors&gt;&lt;/contributors&gt;&lt;auth-address&gt;Department of Integrative Structural and Computational Biology, The Scripps Research Institute, La Jolla, CA, USA.&lt;/auth-address&gt;&lt;titles&gt;&lt;title&gt;AutoDock CrankPep: combining folding and docking to predict protein-peptide complexes&lt;/title&gt;&lt;secondary-title&gt;Bioinformatics&lt;/secondary-title&gt;&lt;/titles&gt;&lt;periodical&gt;&lt;full-title&gt;Bioinformatics&lt;/full-title&gt;&lt;/periodical&gt;&lt;pages&gt;5121-5127&lt;/pages&gt;&lt;volume&gt;35&lt;/volume&gt;&lt;number&gt;24&lt;/number&gt;&lt;edition&gt;2019/06/05&lt;/edition&gt;&lt;keywords&gt;&lt;keyword&gt;Molecular Docking Simulation&lt;/keyword&gt;&lt;keyword&gt;Peptides&lt;/keyword&gt;&lt;keyword&gt;Proteins&lt;/keyword&gt;&lt;keyword&gt;*Software&lt;/keyword&gt;&lt;/keywords&gt;&lt;dates&gt;&lt;year&gt;2019&lt;/year&gt;&lt;pub-dates&gt;&lt;date&gt;Dec 15&lt;/date&gt;&lt;/pub-dates&gt;&lt;/dates&gt;&lt;isbn&gt;1367-4811 (Electronic)&amp;#xD;1367-4803 (Linking)&lt;/isbn&gt;&lt;accession-num&gt;31161213&lt;/accession-num&gt;&lt;urls&gt;&lt;related-urls&gt;&lt;url&gt;https://www.ncbi.nlm.nih.gov/pubmed/31161213&lt;/url&gt;&lt;/related-urls&gt;&lt;/urls&gt;&lt;custom2&gt;PMC6954657&lt;/custom2&gt;&lt;electronic-resource-num&gt;10.1093/bioinformatics/btz459&lt;/electronic-resource-num&gt;&lt;/record&gt;&lt;/Cite&gt;&lt;/EndNote&gt;</w:instrText>
      </w:r>
      <w:r>
        <w:fldChar w:fldCharType="separate"/>
      </w:r>
      <w:r w:rsidR="00003038">
        <w:rPr>
          <w:noProof/>
        </w:rPr>
        <w:t>(69)</w:t>
      </w:r>
      <w:r>
        <w:fldChar w:fldCharType="end"/>
      </w:r>
      <w:r>
        <w:t xml:space="preserve"> many of which are evaluated in</w:t>
      </w:r>
      <w:r w:rsidR="003C3542">
        <w:t xml:space="preserve"> </w:t>
      </w:r>
      <w:r w:rsidR="00E25791">
        <w:t>this</w:t>
      </w:r>
      <w:r w:rsidR="003C3542">
        <w:t xml:space="preserve"> review</w:t>
      </w:r>
      <w:r>
        <w:t xml:space="preserve"> </w:t>
      </w:r>
      <w:r>
        <w:fldChar w:fldCharType="begin"/>
      </w:r>
      <w:r w:rsidR="00003038">
        <w:instrText xml:space="preserve"> ADDIN EN.CITE &lt;EndNote&gt;&lt;Cite&gt;&lt;Author&gt;Weng&lt;/Author&gt;&lt;Year&gt;2020&lt;/Year&gt;&lt;RecNum&gt;157&lt;/RecNum&gt;&lt;DisplayText&gt;(70)&lt;/DisplayText&gt;&lt;record&gt;&lt;rec-number&gt;157&lt;/rec-number&gt;&lt;foreign-keys&gt;&lt;key app="EN" db-id="2d2wvfxvtavspdexwe8p2avsfsdveepfaxxf" timestamp="1657199890" guid="1637889c-6c25-4f9c-b9ad-7939b1a459a4"&gt;157&lt;/key&gt;&lt;/foreign-keys&gt;&lt;ref-type name="Journal Article"&gt;17&lt;/ref-type&gt;&lt;contributors&gt;&lt;authors&gt;&lt;author&gt;Weng, Gaoqi&lt;/author&gt;&lt;author&gt;Gao, Junbo&lt;/author&gt;&lt;author&gt;Wang, Zhe&lt;/author&gt;&lt;author&gt;Wang, Ercheng&lt;/author&gt;&lt;author&gt;Hu, Xueping&lt;/author&gt;&lt;author&gt;Yao, Xiaojun&lt;/author&gt;&lt;author&gt;Cao, Dongsheng&lt;/author&gt;&lt;author&gt;Hou, Tingjun&lt;/author&gt;&lt;/authors&gt;&lt;/contributors&gt;&lt;titles&gt;&lt;title&gt;Comprehensive Evaluation of Fourteen Docking Programs on Protein–Peptide Complexes&lt;/title&gt;&lt;secondary-title&gt;Journal of Chemical Theory and Computation&lt;/secondary-title&gt;&lt;/titles&gt;&lt;periodical&gt;&lt;full-title&gt;Journal of Chemical Theory and Computation&lt;/full-title&gt;&lt;/periodical&gt;&lt;pages&gt;3959-3969&lt;/pages&gt;&lt;volume&gt;16&lt;/volume&gt;&lt;number&gt;6&lt;/number&gt;&lt;dates&gt;&lt;year&gt;2020&lt;/year&gt;&lt;pub-dates&gt;&lt;date&gt;2020-06-09&lt;/date&gt;&lt;/pub-dates&gt;&lt;/dates&gt;&lt;publisher&gt;American Chemical Society (ACS)&lt;/publisher&gt;&lt;isbn&gt;1549-9618&lt;/isbn&gt;&lt;urls&gt;&lt;/urls&gt;&lt;electronic-resource-num&gt;10.1021/acs.jctc.9b01208&lt;/electronic-resource-num&gt;&lt;access-date&gt;2022-07-07T13:17:43&lt;/access-date&gt;&lt;/record&gt;&lt;/Cite&gt;&lt;/EndNote&gt;</w:instrText>
      </w:r>
      <w:r>
        <w:fldChar w:fldCharType="separate"/>
      </w:r>
      <w:r w:rsidR="00003038">
        <w:rPr>
          <w:noProof/>
        </w:rPr>
        <w:t>(70)</w:t>
      </w:r>
      <w:r>
        <w:fldChar w:fldCharType="end"/>
      </w:r>
      <w:r>
        <w:t xml:space="preserve">. </w:t>
      </w:r>
      <w:r w:rsidR="005A6E9B">
        <w:t xml:space="preserve">The computational expense of these approaches makes them inefficient for screening large numbers of peptide ligands, hence the </w:t>
      </w:r>
      <w:r w:rsidR="001427B1">
        <w:t xml:space="preserve">common </w:t>
      </w:r>
      <w:r w:rsidR="005A6E9B">
        <w:t>use of neural networks to refine the potential pool of ligands prior to simulation</w:t>
      </w:r>
      <w:r w:rsidR="00E25791">
        <w:t>-</w:t>
      </w:r>
      <w:r w:rsidR="005A6E9B">
        <w:t xml:space="preserve">based validation. </w:t>
      </w:r>
      <w:r>
        <w:t>Computational evaluation of epitope binding affinity is conventionally done either using docking scores, qualitatively through molecular descriptors (e.g. RMSD) or binding free energy calculations using MM/GBSA/PBSA</w:t>
      </w:r>
      <w:r w:rsidR="00E25791">
        <w:t xml:space="preserve"> </w:t>
      </w:r>
      <w:r w:rsidR="00E25791">
        <w:fldChar w:fldCharType="begin"/>
      </w:r>
      <w:r w:rsidR="00003038">
        <w:instrText xml:space="preserve"> ADDIN EN.CITE &lt;EndNote&gt;&lt;Cite&gt;&lt;Author&gt;Kollman&lt;/Author&gt;&lt;Year&gt;2000&lt;/Year&gt;&lt;RecNum&gt;223&lt;/RecNum&gt;&lt;DisplayText&gt;(71)&lt;/DisplayText&gt;&lt;record&gt;&lt;rec-number&gt;223&lt;/rec-number&gt;&lt;foreign-keys&gt;&lt;key app="EN" db-id="2d2wvfxvtavspdexwe8p2avsfsdveepfaxxf" timestamp="1663332538" guid="9f6f6ac6-7f9a-4bfb-b109-735fdd2fd675"&gt;223&lt;/key&gt;&lt;/foreign-keys&gt;&lt;ref-type name="Journal Article"&gt;17&lt;/ref-type&gt;&lt;contributors&gt;&lt;authors&gt;&lt;author&gt;Kollman, P. A.&lt;/author&gt;&lt;author&gt;Massova, I.&lt;/author&gt;&lt;author&gt;Reyes, C.&lt;/author&gt;&lt;author&gt;Kuhn, B.&lt;/author&gt;&lt;author&gt;Huo, S.&lt;/author&gt;&lt;author&gt;Chong, L.&lt;/author&gt;&lt;author&gt;Lee, M.&lt;/author&gt;&lt;author&gt;Lee, T.&lt;/author&gt;&lt;author&gt;Duan, Y.&lt;/author&gt;&lt;author&gt;Wang, W.&lt;/author&gt;&lt;author&gt;Donini, O.&lt;/author&gt;&lt;author&gt;Cieplak, P.&lt;/author&gt;&lt;author&gt;Srinivasan, J.&lt;/author&gt;&lt;author&gt;Case, D. A.&lt;/author&gt;&lt;author&gt;Cheatham, T. E., 3rd&lt;/author&gt;&lt;/authors&gt;&lt;/contributors&gt;&lt;auth-address&gt;Department of Pharmaceutical Chemistry, University of California, San Francisco, California 94143, USA.&lt;/auth-address&gt;&lt;titles&gt;&lt;title&gt;Calculating structures and free energies of complex molecules: combining molecular mechanics and continuum models&lt;/title&gt;&lt;secondary-title&gt;Acc Chem Res&lt;/secondary-title&gt;&lt;/titles&gt;&lt;periodical&gt;&lt;full-title&gt;Acc Chem Res&lt;/full-title&gt;&lt;/periodical&gt;&lt;pages&gt;889-97&lt;/pages&gt;&lt;volume&gt;33&lt;/volume&gt;&lt;number&gt;12&lt;/number&gt;&lt;edition&gt;2000/12/22&lt;/edition&gt;&lt;keywords&gt;&lt;keyword&gt;Base Sequence&lt;/keyword&gt;&lt;keyword&gt;DNA/chemistry&lt;/keyword&gt;&lt;keyword&gt;*Models, Molecular&lt;/keyword&gt;&lt;keyword&gt;*Molecular Structure&lt;/keyword&gt;&lt;keyword&gt;Proteins/chemistry&lt;/keyword&gt;&lt;keyword&gt;RNA/chemistry&lt;/keyword&gt;&lt;keyword&gt;Thermodynamics&lt;/keyword&gt;&lt;/keywords&gt;&lt;dates&gt;&lt;year&gt;2000&lt;/year&gt;&lt;pub-dates&gt;&lt;date&gt;Dec&lt;/date&gt;&lt;/pub-dates&gt;&lt;/dates&gt;&lt;isbn&gt;0001-4842 (Print)&amp;#xD;0001-4842 (Linking)&lt;/isbn&gt;&lt;accession-num&gt;11123888&lt;/accession-num&gt;&lt;urls&gt;&lt;related-urls&gt;&lt;url&gt;https://www.ncbi.nlm.nih.gov/pubmed/11123888&lt;/url&gt;&lt;/related-urls&gt;&lt;/urls&gt;&lt;electronic-resource-num&gt;10.1021/ar000033j&lt;/electronic-resource-num&gt;&lt;/record&gt;&lt;/Cite&gt;&lt;/EndNote&gt;</w:instrText>
      </w:r>
      <w:r w:rsidR="00E25791">
        <w:fldChar w:fldCharType="separate"/>
      </w:r>
      <w:r w:rsidR="00003038">
        <w:rPr>
          <w:noProof/>
        </w:rPr>
        <w:t>(71)</w:t>
      </w:r>
      <w:r w:rsidR="00E25791">
        <w:fldChar w:fldCharType="end"/>
      </w:r>
      <w:r>
        <w:t xml:space="preserve">. </w:t>
      </w:r>
      <w:r w:rsidR="0030439D">
        <w:t>Peptides are a</w:t>
      </w:r>
      <w:r w:rsidR="003B7DD4">
        <w:t xml:space="preserve"> large ligand to work with </w:t>
      </w:r>
      <w:r w:rsidR="00E25791">
        <w:t>using these computational approaches</w:t>
      </w:r>
      <w:r w:rsidR="003B7DD4">
        <w:t xml:space="preserve">. The high dimensionality of the potential configurational space of the peptide </w:t>
      </w:r>
      <w:r w:rsidR="00B14F4D">
        <w:t>mean</w:t>
      </w:r>
      <w:r w:rsidR="00E25791">
        <w:t>s</w:t>
      </w:r>
      <w:r w:rsidR="00B14F4D">
        <w:t xml:space="preserve"> that MD simulations and unrestrained docking approaches are unlikely to sufficiently sample the relevant conformations</w:t>
      </w:r>
      <w:r w:rsidR="00840204">
        <w:t xml:space="preserve"> for binding. Each docking method generally utilises some heuristic restraint that limit</w:t>
      </w:r>
      <w:r w:rsidR="004339F4">
        <w:t>s</w:t>
      </w:r>
      <w:r w:rsidR="00840204">
        <w:t xml:space="preserve"> the conformational space of the peptide, which </w:t>
      </w:r>
      <w:r w:rsidR="00845AE6">
        <w:t>will of course introduce some potential for error if this restraint indirectly prevents sampling of the correct binding mode</w:t>
      </w:r>
      <w:r w:rsidR="00B80D18">
        <w:t xml:space="preserve"> </w:t>
      </w:r>
      <w:r>
        <w:fldChar w:fldCharType="begin"/>
      </w:r>
      <w:r w:rsidR="00003038">
        <w:instrText xml:space="preserve"> ADDIN EN.CITE &lt;EndNote&gt;&lt;Cite&gt;&lt;Author&gt;Wang&lt;/Author&gt;&lt;Year&gt;2019&lt;/Year&gt;&lt;RecNum&gt;161&lt;/RecNum&gt;&lt;DisplayText&gt;(72)&lt;/DisplayText&gt;&lt;record&gt;&lt;rec-number&gt;161&lt;/rec-number&gt;&lt;foreign-keys&gt;&lt;key app="EN" db-id="2d2wvfxvtavspdexwe8p2avsfsdveepfaxxf" timestamp="1657201702" guid="5fdf8bdc-399a-4c16-881c-7f7ae82d6033"&gt;161&lt;/key&gt;&lt;/foreign-keys&gt;&lt;ref-type name="Journal Article"&gt;17&lt;/ref-type&gt;&lt;contributors&gt;&lt;authors&gt;&lt;author&gt;Wang, Ercheng&lt;/author&gt;&lt;author&gt;Sun, Huiyong&lt;/author&gt;&lt;author&gt;Wang, Junmei&lt;/author&gt;&lt;author&gt;Wang, Zhe&lt;/author&gt;&lt;author&gt;Liu, Hui&lt;/author&gt;&lt;author&gt;Zhang, John Z. H.&lt;/author&gt;&lt;author&gt;Hou, Tingjun&lt;/author&gt;&lt;/authors&gt;&lt;/contributors&gt;&lt;titles&gt;&lt;title&gt;End-Point Binding Free Energy Calculation with MM/PBSA and MM/GBSA: Strategies and Applications in Drug Design&lt;/title&gt;&lt;secondary-title&gt;Chemical Reviews&lt;/secondary-title&gt;&lt;/titles&gt;&lt;periodical&gt;&lt;full-title&gt;Chemical Reviews&lt;/full-title&gt;&lt;/periodical&gt;&lt;pages&gt;9478-9508&lt;/pages&gt;&lt;volume&gt;119&lt;/volume&gt;&lt;number&gt;16&lt;/number&gt;&lt;dates&gt;&lt;year&gt;2019&lt;/year&gt;&lt;pub-dates&gt;&lt;date&gt;2019-08-28&lt;/date&gt;&lt;/pub-dates&gt;&lt;/dates&gt;&lt;publisher&gt;American Chemical Society (ACS)&lt;/publisher&gt;&lt;isbn&gt;0009-2665&lt;/isbn&gt;&lt;urls&gt;&lt;/urls&gt;&lt;electronic-resource-num&gt;10.1021/acs.chemrev.9b00055&lt;/electronic-resource-num&gt;&lt;access-date&gt;2022-07-07T13:47:53&lt;/access-date&gt;&lt;/record&gt;&lt;/Cite&gt;&lt;/EndNote&gt;</w:instrText>
      </w:r>
      <w:r>
        <w:fldChar w:fldCharType="separate"/>
      </w:r>
      <w:r w:rsidR="00003038">
        <w:rPr>
          <w:noProof/>
        </w:rPr>
        <w:t>(72)</w:t>
      </w:r>
      <w:r>
        <w:fldChar w:fldCharType="end"/>
      </w:r>
      <w:r>
        <w:t>.</w:t>
      </w:r>
      <w:r w:rsidR="0043114F">
        <w:t xml:space="preserve"> </w:t>
      </w:r>
      <w:r w:rsidR="00B80D18">
        <w:t xml:space="preserve">Many approaches utilise the anchor pockets of the MHC-I peptide-binding groove or the backbone </w:t>
      </w:r>
      <w:r w:rsidR="004F7A83">
        <w:t>conformation of peptides in crystal structures to generate heuristic restraints for peptides</w:t>
      </w:r>
      <w:r w:rsidR="00E25791">
        <w:t>.</w:t>
      </w:r>
      <w:r w:rsidR="00A3721D">
        <w:t xml:space="preserve"> </w:t>
      </w:r>
      <w:r w:rsidR="00E25791">
        <w:t>T</w:t>
      </w:r>
      <w:r w:rsidR="00A3721D">
        <w:t xml:space="preserve">hese approaches are typically good for </w:t>
      </w:r>
      <w:r w:rsidR="00C1761F">
        <w:t>alleles with large numbers of representative crystal structures and for scoring peptides that bind in the typical binding pose</w:t>
      </w:r>
      <w:r w:rsidR="009032DB">
        <w:t xml:space="preserve"> </w:t>
      </w:r>
      <w:r w:rsidR="007164DF">
        <w:fldChar w:fldCharType="begin"/>
      </w:r>
      <w:r w:rsidR="00003038">
        <w:instrText xml:space="preserve"> ADDIN EN.CITE &lt;EndNote&gt;&lt;Cite&gt;&lt;Author&gt;Antunes&lt;/Author&gt;&lt;Year&gt;2018&lt;/Year&gt;&lt;RecNum&gt;201&lt;/RecNum&gt;&lt;DisplayText&gt;(73)&lt;/DisplayText&gt;&lt;record&gt;&lt;rec-number&gt;201&lt;/rec-number&gt;&lt;foreign-keys&gt;&lt;key app="EN" db-id="2d2wvfxvtavspdexwe8p2avsfsdveepfaxxf" timestamp="1660557663" guid="d6f6b694-6883-4621-ba77-67f1db5dcb7d"&gt;201&lt;/key&gt;&lt;/foreign-keys&gt;&lt;ref-type name="Journal Article"&gt;17&lt;/ref-type&gt;&lt;contributors&gt;&lt;authors&gt;&lt;author&gt;Antunes, D. A.&lt;/author&gt;&lt;author&gt;Devaurs, D.&lt;/author&gt;&lt;author&gt;Moll, M.&lt;/author&gt;&lt;author&gt;Lizee, G.&lt;/author&gt;&lt;author&gt;Kavraki, L. E.&lt;/author&gt;&lt;/authors&gt;&lt;/contributors&gt;&lt;auth-address&gt;Department of Computer Science, Rice University, Houston, TX, 77005, USA.&amp;#xD;Department of Melanoma Medical Oncology - Research, The University of Texas MD Anderson Cancer Center, Houston, TX, 77054, USA.&amp;#xD;Department of Computer Science, Rice University, Houston, TX, 77005, USA. kavraki@rice.edu.&lt;/auth-address&gt;&lt;titles&gt;&lt;title&gt;General Prediction of Peptide-MHC Binding Modes Using Incremental Docking: A Proof of Concept&lt;/title&gt;&lt;secondary-title&gt;Sci Rep&lt;/secondary-title&gt;&lt;/titles&gt;&lt;periodical&gt;&lt;full-title&gt;Sci Rep&lt;/full-title&gt;&lt;/periodical&gt;&lt;pages&gt;4327&lt;/pages&gt;&lt;volume&gt;8&lt;/volume&gt;&lt;number&gt;1&lt;/number&gt;&lt;edition&gt;2018/03/14&lt;/edition&gt;&lt;keywords&gt;&lt;keyword&gt;Databases, Protein&lt;/keyword&gt;&lt;keyword&gt;Drug Discovery&lt;/keyword&gt;&lt;keyword&gt;Histocompatibility Antigens Class I/chemistry/*metabolism&lt;/keyword&gt;&lt;keyword&gt;Humans&lt;/keyword&gt;&lt;keyword&gt;*Molecular Docking Simulation&lt;/keyword&gt;&lt;keyword&gt;Neoplasms/therapy&lt;/keyword&gt;&lt;keyword&gt;Peptides/*chemistry/*pharmacology&lt;/keyword&gt;&lt;keyword&gt;Proof of Concept Study&lt;/keyword&gt;&lt;keyword&gt;Protein Binding&lt;/keyword&gt;&lt;/keywords&gt;&lt;dates&gt;&lt;year&gt;2018&lt;/year&gt;&lt;pub-dates&gt;&lt;date&gt;Mar 12&lt;/date&gt;&lt;/pub-dates&gt;&lt;/dates&gt;&lt;isbn&gt;2045-2322 (Electronic)&amp;#xD;2045-2322 (Linking)&lt;/isbn&gt;&lt;accession-num&gt;29531253&lt;/accession-num&gt;&lt;urls&gt;&lt;related-urls&gt;&lt;url&gt;https://www.ncbi.nlm.nih.gov/pubmed/29531253&lt;/url&gt;&lt;/related-urls&gt;&lt;/urls&gt;&lt;custom2&gt;PMC5847594&lt;/custom2&gt;&lt;electronic-resource-num&gt;10.1038/s41598-018-22173-4&lt;/electronic-resource-num&gt;&lt;/record&gt;&lt;/Cite&gt;&lt;/EndNote&gt;</w:instrText>
      </w:r>
      <w:r w:rsidR="007164DF">
        <w:fldChar w:fldCharType="separate"/>
      </w:r>
      <w:r w:rsidR="00003038">
        <w:rPr>
          <w:noProof/>
        </w:rPr>
        <w:t>(73)</w:t>
      </w:r>
      <w:r w:rsidR="007164DF">
        <w:fldChar w:fldCharType="end"/>
      </w:r>
      <w:r w:rsidR="00C1761F">
        <w:t xml:space="preserve">. It is important to note that certain peptides have non-conventional binding poses </w:t>
      </w:r>
      <w:r w:rsidR="0010597B">
        <w:t xml:space="preserve">which will </w:t>
      </w:r>
      <w:r w:rsidR="00C1761F">
        <w:t>result in poor</w:t>
      </w:r>
      <w:r w:rsidR="005106DF">
        <w:t>er</w:t>
      </w:r>
      <w:r w:rsidR="00C1761F">
        <w:t xml:space="preserve"> </w:t>
      </w:r>
      <w:r w:rsidR="00D54F86">
        <w:t>scoring accuracy</w:t>
      </w:r>
      <w:r w:rsidR="005106DF">
        <w:t xml:space="preserve"> </w:t>
      </w:r>
      <w:r w:rsidR="009032DB">
        <w:fldChar w:fldCharType="begin">
          <w:fldData xml:space="preserve">PEVuZE5vdGU+PENpdGU+PEF1dGhvcj5NYXJ6ZWxsYTwvQXV0aG9yPjxZZWFyPjIwMjI8L1llYXI+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</w:fldData>
        </w:fldChar>
      </w:r>
      <w:r w:rsidR="00003038">
        <w:instrText xml:space="preserve"> ADDIN EN.CITE </w:instrText>
      </w:r>
      <w:r w:rsidR="00003038">
        <w:fldChar w:fldCharType="begin">
          <w:fldData xml:space="preserve">PEVuZE5vdGU+PENpdGU+PEF1dGhvcj5NYXJ6ZWxsYTwvQXV0aG9yPjxZZWFyPjIwMjI8L1llYXI+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</w:fldData>
        </w:fldChar>
      </w:r>
      <w:r w:rsidR="00003038">
        <w:instrText xml:space="preserve"> ADDIN EN.CITE.DATA </w:instrText>
      </w:r>
      <w:r w:rsidR="00003038">
        <w:fldChar w:fldCharType="end"/>
      </w:r>
      <w:r w:rsidR="009032DB">
        <w:fldChar w:fldCharType="separate"/>
      </w:r>
      <w:r w:rsidR="00003038">
        <w:rPr>
          <w:noProof/>
        </w:rPr>
        <w:t>(74)</w:t>
      </w:r>
      <w:r w:rsidR="009032DB">
        <w:fldChar w:fldCharType="end"/>
      </w:r>
      <w:r w:rsidR="00D54F86">
        <w:t>.</w:t>
      </w:r>
    </w:p>
    <w:p w14:paraId="14325047" w14:textId="2C2C7965" w:rsidR="002C2996" w:rsidRDefault="002C2996" w:rsidP="002C2996">
      <w:pPr>
        <w:pStyle w:val="Heading2"/>
      </w:pPr>
      <w:r>
        <w:t xml:space="preserve">Future </w:t>
      </w:r>
      <w:r w:rsidR="000D3B83">
        <w:t>Directions</w:t>
      </w:r>
    </w:p>
    <w:p w14:paraId="4A156930" w14:textId="45549601" w:rsidR="00FE650E" w:rsidRDefault="00CB0C4E" w:rsidP="002C2996">
      <w:r>
        <w:t xml:space="preserve">There </w:t>
      </w:r>
      <w:r w:rsidR="008D7EAB">
        <w:t>has been</w:t>
      </w:r>
      <w:r>
        <w:t xml:space="preserve"> a large influx of improvements to machine-learning methods to improve </w:t>
      </w:r>
      <w:r w:rsidR="00DF4F34">
        <w:t xml:space="preserve">our ability to predict neoantigen vaccine targets </w:t>
      </w:r>
      <w:r w:rsidR="00C422A8">
        <w:t>H</w:t>
      </w:r>
      <w:r w:rsidR="00DF4F34">
        <w:t>owever it is evident that w</w:t>
      </w:r>
      <w:r w:rsidR="00E25791">
        <w:t>e are</w:t>
      </w:r>
      <w:r w:rsidR="00DF4F34">
        <w:t xml:space="preserve"> lacking significant understanding of </w:t>
      </w:r>
      <w:r w:rsidR="00EF2E3C">
        <w:t xml:space="preserve">critical features of the antigen processing pathway that directly control </w:t>
      </w:r>
      <w:r w:rsidR="007A5D75">
        <w:t>peptide supply a</w:t>
      </w:r>
      <w:r w:rsidR="007449E1">
        <w:t>nd selection</w:t>
      </w:r>
      <w:r w:rsidR="001E6E5F">
        <w:t>. M</w:t>
      </w:r>
      <w:r w:rsidR="003745AD">
        <w:t>any</w:t>
      </w:r>
      <w:r w:rsidR="001E6E5F">
        <w:t xml:space="preserve"> current approaches </w:t>
      </w:r>
      <w:r w:rsidR="00934569">
        <w:t>rely on the hope that predictive models can intuit potentially complex features of protein dynamics from</w:t>
      </w:r>
      <w:r w:rsidR="00BE275F">
        <w:t xml:space="preserve"> sequence and structural data without time resolution</w:t>
      </w:r>
      <w:r w:rsidR="001E5678">
        <w:t xml:space="preserve">. The extent of success is quite remarkable given these constraints, yet if we hope to </w:t>
      </w:r>
      <w:r w:rsidR="008D7EAB">
        <w:t xml:space="preserve">identify more comprehensive </w:t>
      </w:r>
      <w:r w:rsidR="00DB5E26">
        <w:t xml:space="preserve">pools of vaccine targets, </w:t>
      </w:r>
      <w:r w:rsidR="00A26806">
        <w:t xml:space="preserve">we believe an improved empirical understanding of the mechanistic function of antigen processing will be invaluable </w:t>
      </w:r>
      <w:r w:rsidR="00C422A8">
        <w:t>for</w:t>
      </w:r>
      <w:r w:rsidR="00A26806">
        <w:t xml:space="preserve"> the improvement of predictive models</w:t>
      </w:r>
      <w:r w:rsidR="00155890">
        <w:t>.</w:t>
      </w:r>
      <w:r w:rsidR="00CD29BB">
        <w:t xml:space="preserve"> </w:t>
      </w:r>
      <w:r w:rsidR="00587B4F">
        <w:t xml:space="preserve">Whilst prediction of antigen presentation and immunogenicity is the current focus of the field, it is important to note that discovering potential antigens is only one side of the therapeutic potential of antigen processing. Many diseases exhibit correlations with certain ERAP and MHC alleles, suggesting that in some cases we may not need to trigger an immune reaction but instead suppress </w:t>
      </w:r>
      <w:r w:rsidR="00875AF3">
        <w:t xml:space="preserve">or </w:t>
      </w:r>
      <w:r w:rsidR="003B6CE2">
        <w:t>modulate</w:t>
      </w:r>
      <w:r w:rsidR="00FE650E">
        <w:t xml:space="preserve"> </w:t>
      </w:r>
      <w:r w:rsidR="00587B4F">
        <w:t>an active response</w:t>
      </w:r>
      <w:r w:rsidR="00CD29BB">
        <w:t xml:space="preserve">, specifically in the case of numerous autoimmune conditions </w:t>
      </w:r>
      <w:r w:rsidR="00CD29BB">
        <w:fldChar w:fldCharType="begin">
          <w:fldData xml:space="preserve">PEVuZE5vdGU+PENpdGU+PEF1dGhvcj5NYXR6YXJha2k8L0F1dGhvcj48WWVhcj4yMDE3PC9ZZWFy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</w:fldData>
        </w:fldChar>
      </w:r>
      <w:r w:rsidR="00003038">
        <w:instrText xml:space="preserve"> ADDIN EN.CITE </w:instrText>
      </w:r>
      <w:r w:rsidR="00003038">
        <w:fldChar w:fldCharType="begin">
          <w:fldData xml:space="preserve">PEVuZE5vdGU+PENpdGU+PEF1dGhvcj5NYXR6YXJha2k8L0F1dGhvcj48WWVhcj4yMDE3PC9ZZWFy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</w:fldData>
        </w:fldChar>
      </w:r>
      <w:r w:rsidR="00003038">
        <w:instrText xml:space="preserve"> ADDIN EN.CITE.DATA </w:instrText>
      </w:r>
      <w:r w:rsidR="00003038">
        <w:fldChar w:fldCharType="end"/>
      </w:r>
      <w:r w:rsidR="00CD29BB">
        <w:fldChar w:fldCharType="separate"/>
      </w:r>
      <w:r w:rsidR="00003038">
        <w:rPr>
          <w:noProof/>
        </w:rPr>
        <w:t>(75)</w:t>
      </w:r>
      <w:r w:rsidR="00CD29BB">
        <w:fldChar w:fldCharType="end"/>
      </w:r>
      <w:r w:rsidR="00587B4F">
        <w:t>.</w:t>
      </w:r>
      <w:r w:rsidR="00CD29BB">
        <w:t xml:space="preserve"> We therefore hope to observe a new field develop in curation of the antigen surface peptidome, empowered by our continually developing understanding of antigen processing.</w:t>
      </w:r>
    </w:p>
    <w:p w14:paraId="3A9F0790" w14:textId="1B865B9A" w:rsidR="000D3B83" w:rsidRDefault="000D3B83" w:rsidP="000D3B83">
      <w:pPr>
        <w:pStyle w:val="Heading2"/>
      </w:pPr>
      <w:r>
        <w:t>Perspectives</w:t>
      </w:r>
    </w:p>
    <w:p w14:paraId="4A480BD6" w14:textId="41159BAA" w:rsidR="00E17D12" w:rsidRDefault="00E17D12" w:rsidP="000D3B83">
      <w:pPr>
        <w:pStyle w:val="ListParagraph"/>
        <w:numPr>
          <w:ilvl w:val="0"/>
          <w:numId w:val="3"/>
        </w:numPr>
      </w:pPr>
      <w:r>
        <w:t xml:space="preserve">Prediction of antigen processing and T-cell activation is a critical step in the development of </w:t>
      </w:r>
      <w:r w:rsidR="001A46C1">
        <w:t>vaccines against numerous pathogens and cancer. The identification of novel targets for immunotherapeutic intervention in a patient-specific approach could drastically improve treatment outcomes.</w:t>
      </w:r>
    </w:p>
    <w:p w14:paraId="0C74E0FD" w14:textId="221BC303" w:rsidR="000D3B83" w:rsidRDefault="000D3B83" w:rsidP="000D3B83">
      <w:pPr>
        <w:pStyle w:val="ListParagraph"/>
        <w:numPr>
          <w:ilvl w:val="0"/>
          <w:numId w:val="3"/>
        </w:numPr>
      </w:pPr>
      <w:r>
        <w:t xml:space="preserve">Prediction of antigen processing and T-cell activation is </w:t>
      </w:r>
      <w:r w:rsidR="001A46C1">
        <w:t xml:space="preserve">currently </w:t>
      </w:r>
      <w:r w:rsidR="00154B14">
        <w:t>possible but</w:t>
      </w:r>
      <w:r>
        <w:t xml:space="preserve"> limited by insufficient understanding mechanistic differences between MHC-I and ERAP alleles</w:t>
      </w:r>
      <w:r w:rsidR="001A46C1">
        <w:t xml:space="preserve"> resulting in incomplete identification of potential vaccine targets.</w:t>
      </w:r>
    </w:p>
    <w:p w14:paraId="63C3AD83" w14:textId="23224ADD" w:rsidR="000D3B83" w:rsidRPr="000D3B83" w:rsidRDefault="001A46C1" w:rsidP="001A46C1">
      <w:pPr>
        <w:pStyle w:val="ListParagraph"/>
        <w:numPr>
          <w:ilvl w:val="0"/>
          <w:numId w:val="3"/>
        </w:numPr>
      </w:pPr>
      <w:r>
        <w:t>We need to improve our empirical understanding of each stage of the antigen processing pathway to allow both mechanistic and machine learning models to better capture the complex biochemical features of peptide supply, selection, editing and T-cell activation.</w:t>
      </w:r>
    </w:p>
    <w:p w14:paraId="17B31493" w14:textId="6C33BB41" w:rsidR="00AE36F9" w:rsidRDefault="00AE36F9" w:rsidP="00AE36F9">
      <w:pPr>
        <w:pStyle w:val="Heading2"/>
      </w:pPr>
      <w:r>
        <w:t>Competing Interests</w:t>
      </w:r>
    </w:p>
    <w:p w14:paraId="17A3B01D" w14:textId="32AE59C1" w:rsidR="00AE36F9" w:rsidRDefault="00AE36F9" w:rsidP="00AE36F9">
      <w:r w:rsidRPr="00AE36F9">
        <w:t>The authors declare that there are no competing interests associated with the manuscript.</w:t>
      </w:r>
    </w:p>
    <w:p w14:paraId="65B60226" w14:textId="4DB90F05" w:rsidR="00AE36F9" w:rsidRDefault="00AE36F9" w:rsidP="00AE36F9">
      <w:pPr>
        <w:pStyle w:val="Heading2"/>
      </w:pPr>
      <w:r>
        <w:t>Author Contribution</w:t>
      </w:r>
    </w:p>
    <w:p w14:paraId="4F821C64" w14:textId="7A6D94DB" w:rsidR="00AE36F9" w:rsidRPr="00AE36F9" w:rsidRDefault="00AE36F9" w:rsidP="00AE36F9">
      <w:r>
        <w:t>S.T. prepared the text and figures. T.E. and J.W.E. commented on the draft.</w:t>
      </w:r>
    </w:p>
    <w:p w14:paraId="0888FA7B" w14:textId="305ACF31" w:rsidR="00E17D12" w:rsidRPr="009B765C" w:rsidRDefault="00E17D12" w:rsidP="00E17D12">
      <w:pPr>
        <w:pStyle w:val="Heading2"/>
      </w:pPr>
      <w:r>
        <w:t>References</w:t>
      </w:r>
    </w:p>
    <w:p w14:paraId="4CA15643" w14:textId="77777777" w:rsidR="009326F4" w:rsidRPr="009326F4" w:rsidRDefault="00524664" w:rsidP="009326F4">
      <w:pPr>
        <w:pStyle w:val="EndNoteBibliography"/>
        <w:spacing w:after="0"/>
      </w:pPr>
      <w:r>
        <w:fldChar w:fldCharType="begin"/>
      </w:r>
      <w:r w:rsidRPr="009B765C">
        <w:rPr>
          <w:lang w:val="en-GB"/>
        </w:rPr>
        <w:instrText xml:space="preserve"> ADDIN EN.REFLIST </w:instrText>
      </w:r>
      <w:r>
        <w:fldChar w:fldCharType="separate"/>
      </w:r>
      <w:r w:rsidR="009326F4" w:rsidRPr="009326F4">
        <w:t>1.</w:t>
      </w:r>
      <w:r w:rsidR="009326F4" w:rsidRPr="009326F4">
        <w:tab/>
        <w:t>Schubert U, Anton LC, Gibbs J, Norbury CC, Yewdell JW, Bennink JR. Rapid degradation of a large fraction of newly synthesized proteins by proteasomes. Nature. 2000;404(6779):770-4.</w:t>
      </w:r>
    </w:p>
    <w:p w14:paraId="54C6AF16" w14:textId="77777777" w:rsidR="009326F4" w:rsidRPr="009326F4" w:rsidRDefault="009326F4" w:rsidP="009326F4">
      <w:pPr>
        <w:pStyle w:val="EndNoteBibliography"/>
        <w:spacing w:after="0"/>
      </w:pPr>
      <w:r w:rsidRPr="009326F4">
        <w:t>2.</w:t>
      </w:r>
      <w:r w:rsidRPr="009326F4">
        <w:tab/>
        <w:t>Blees A, Januliene D, Hofmann T, Koller N, Schmidt C, Trowitzsch S, et al. Structure of the human MHC-I peptide-loading complex. Nature. 2017;551(7681):525-8.</w:t>
      </w:r>
    </w:p>
    <w:p w14:paraId="0B967E8B" w14:textId="77777777" w:rsidR="009326F4" w:rsidRPr="009326F4" w:rsidRDefault="009326F4" w:rsidP="009326F4">
      <w:pPr>
        <w:pStyle w:val="EndNoteBibliography"/>
        <w:spacing w:after="0"/>
      </w:pPr>
      <w:r w:rsidRPr="009326F4">
        <w:t>3.</w:t>
      </w:r>
      <w:r w:rsidRPr="009326F4">
        <w:tab/>
        <w:t>Fisette O, Schröder GF, Schäfer LV. Atomistic structure and dynamics of the human MHC-I peptide-loading complex. Proceedings of the National Academy of Sciences. 2020;117(34):20597-606.</w:t>
      </w:r>
    </w:p>
    <w:p w14:paraId="2590A707" w14:textId="77777777" w:rsidR="009326F4" w:rsidRPr="009326F4" w:rsidRDefault="009326F4" w:rsidP="009326F4">
      <w:pPr>
        <w:pStyle w:val="EndNoteBibliography"/>
        <w:spacing w:after="0"/>
      </w:pPr>
      <w:r w:rsidRPr="009326F4">
        <w:t>4.</w:t>
      </w:r>
      <w:r w:rsidRPr="009326F4">
        <w:tab/>
        <w:t>Zhang W, Wearsch PA, Zhu Y, Leonhardt RM, Cresswell P. A role for UDP-glucose glycoprotein glucosyltransferase in expression and quality control of MHC class I molecules. Proc Natl Acad Sci U S A. 2011;108(12):4956-61.</w:t>
      </w:r>
    </w:p>
    <w:p w14:paraId="1916C00A" w14:textId="77777777" w:rsidR="009326F4" w:rsidRPr="009326F4" w:rsidRDefault="009326F4" w:rsidP="009326F4">
      <w:pPr>
        <w:pStyle w:val="EndNoteBibliography"/>
        <w:spacing w:after="0"/>
      </w:pPr>
      <w:r w:rsidRPr="009326F4">
        <w:t>5.</w:t>
      </w:r>
      <w:r w:rsidRPr="009326F4">
        <w:tab/>
        <w:t>Neerincx A, Hermann C, Antrobus R, van Hateren A, Cao H, Trautwein N, et al. TAPBPR bridges UDP-glucose:glycoprotein glucosyltransferase 1 onto MHC class I to provide quality control in the antigen presentation pathway. eLife. 2017;6:e23049.</w:t>
      </w:r>
    </w:p>
    <w:p w14:paraId="627944E8" w14:textId="77777777" w:rsidR="009326F4" w:rsidRPr="00C00DFA" w:rsidRDefault="009326F4" w:rsidP="009326F4">
      <w:pPr>
        <w:pStyle w:val="EndNoteBibliography"/>
        <w:spacing w:after="0"/>
        <w:rPr>
          <w:lang w:val="fr-FR"/>
        </w:rPr>
      </w:pPr>
      <w:r w:rsidRPr="009326F4">
        <w:t>6.</w:t>
      </w:r>
      <w:r w:rsidRPr="009326F4">
        <w:tab/>
        <w:t xml:space="preserve">Neerincx A, Hermann C, Antrobus R, van Hateren A, Cao H, Trautwein N, et al. TAPBPR bridges UDP-glucose:glycoprotein glucosyltransferase 1 onto MHC class I to provide quality control in the antigen presentation pathway. </w:t>
      </w:r>
      <w:r w:rsidRPr="00C00DFA">
        <w:rPr>
          <w:lang w:val="fr-FR"/>
        </w:rPr>
        <w:t>Elife. 2017;6.</w:t>
      </w:r>
    </w:p>
    <w:p w14:paraId="0213A468" w14:textId="77777777" w:rsidR="009326F4" w:rsidRPr="009326F4" w:rsidRDefault="009326F4" w:rsidP="009326F4">
      <w:pPr>
        <w:pStyle w:val="EndNoteBibliography"/>
        <w:spacing w:after="0"/>
      </w:pPr>
      <w:r w:rsidRPr="00C00DFA">
        <w:rPr>
          <w:lang w:val="fr-FR"/>
        </w:rPr>
        <w:t>7.</w:t>
      </w:r>
      <w:r w:rsidRPr="00C00DFA">
        <w:rPr>
          <w:lang w:val="fr-FR"/>
        </w:rPr>
        <w:tab/>
        <w:t xml:space="preserve">Bashirova AA, Viard M, Naranbhai V, Grifoni A, Garcia-Beltran W, Akdag M, et al. </w:t>
      </w:r>
      <w:r w:rsidRPr="009326F4">
        <w:t>HLA tapasin independence: broader peptide repertoire and HIV control. Proceedings of the National Academy of Sciences. 2020;117(45):28232-8.</w:t>
      </w:r>
    </w:p>
    <w:p w14:paraId="29BC9C94" w14:textId="77777777" w:rsidR="009326F4" w:rsidRPr="009326F4" w:rsidRDefault="009326F4" w:rsidP="009326F4">
      <w:pPr>
        <w:pStyle w:val="EndNoteBibliography"/>
        <w:spacing w:after="0"/>
      </w:pPr>
      <w:r w:rsidRPr="009326F4">
        <w:t>8.</w:t>
      </w:r>
      <w:r w:rsidRPr="009326F4">
        <w:tab/>
        <w:t>Zhang L, Udaka K, Mamitsuka H, Zhu S. Toward more accurate pan-specific MHC-peptide binding prediction: a review of current methods and tools. Briefings in Bioinformatics. 2012;13(3):350-64.</w:t>
      </w:r>
    </w:p>
    <w:p w14:paraId="7D06CC36" w14:textId="77777777" w:rsidR="009326F4" w:rsidRPr="009326F4" w:rsidRDefault="009326F4" w:rsidP="009326F4">
      <w:pPr>
        <w:pStyle w:val="EndNoteBibliography"/>
        <w:spacing w:after="0"/>
      </w:pPr>
      <w:r w:rsidRPr="009326F4">
        <w:t>9.</w:t>
      </w:r>
      <w:r w:rsidRPr="009326F4">
        <w:tab/>
        <w:t>Springer S, Doring K, Skipper JC, Townsend AR, Cerundolo V. Fast association rates suggest a conformational change in the MHC class I molecule H-2Db upon peptide binding. Biochemistry. 1998;37(9):3001-12.</w:t>
      </w:r>
    </w:p>
    <w:p w14:paraId="739CAEC7" w14:textId="77777777" w:rsidR="009326F4" w:rsidRPr="009326F4" w:rsidRDefault="009326F4" w:rsidP="009326F4">
      <w:pPr>
        <w:pStyle w:val="EndNoteBibliography"/>
        <w:spacing w:after="0"/>
      </w:pPr>
      <w:r w:rsidRPr="009326F4">
        <w:t>10.</w:t>
      </w:r>
      <w:r w:rsidRPr="009326F4">
        <w:tab/>
        <w:t>Elliott T. How do peptides associate with MHC class I molecules? Immunology Today. 1991;12(11):386-8.</w:t>
      </w:r>
    </w:p>
    <w:p w14:paraId="4047EC7A" w14:textId="77777777" w:rsidR="009326F4" w:rsidRPr="009326F4" w:rsidRDefault="009326F4" w:rsidP="009326F4">
      <w:pPr>
        <w:pStyle w:val="EndNoteBibliography"/>
        <w:spacing w:after="0"/>
      </w:pPr>
      <w:r w:rsidRPr="009326F4">
        <w:t>11.</w:t>
      </w:r>
      <w:r w:rsidRPr="009326F4">
        <w:tab/>
        <w:t>Bailey A, Dalchau N, Carter R, Emmott S, Phillips A, Werner JM, et al. Selector function of MHC I molecules is determined by protein plasticity. Scientific Reports. 2015;5(1):14928.</w:t>
      </w:r>
    </w:p>
    <w:p w14:paraId="746A9F78" w14:textId="77777777" w:rsidR="009326F4" w:rsidRPr="009326F4" w:rsidRDefault="009326F4" w:rsidP="009326F4">
      <w:pPr>
        <w:pStyle w:val="EndNoteBibliography"/>
        <w:spacing w:after="0"/>
      </w:pPr>
      <w:r w:rsidRPr="009326F4">
        <w:t>12.</w:t>
      </w:r>
      <w:r w:rsidRPr="009326F4">
        <w:tab/>
        <w:t>Ostermeir K, Springer S, Zacharias M. Coupling between side chain interactions and binding pocket flexibility in HLA-B*44:02 molecules investigated by molecular dynamics simulations. Molecular Immunology. 2015;63(2):312-9.</w:t>
      </w:r>
    </w:p>
    <w:p w14:paraId="2AB576C6" w14:textId="77777777" w:rsidR="009326F4" w:rsidRPr="009326F4" w:rsidRDefault="009326F4" w:rsidP="009326F4">
      <w:pPr>
        <w:pStyle w:val="EndNoteBibliography"/>
        <w:spacing w:after="0"/>
      </w:pPr>
      <w:r w:rsidRPr="009326F4">
        <w:t>13.</w:t>
      </w:r>
      <w:r w:rsidRPr="009326F4">
        <w:tab/>
        <w:t>McShan AC, Natarajan K, Kumirov VK, Flores-Solis D, Jiang J, Badstubner M, et al. Peptide exchange on MHC-I by TAPBPR is driven by a negative allostery release cycle. Nat Chem Biol. 2018;14(8):811-20.</w:t>
      </w:r>
    </w:p>
    <w:p w14:paraId="60707674" w14:textId="77777777" w:rsidR="009326F4" w:rsidRPr="00C00DFA" w:rsidRDefault="009326F4" w:rsidP="009326F4">
      <w:pPr>
        <w:pStyle w:val="EndNoteBibliography"/>
        <w:spacing w:after="0"/>
        <w:rPr>
          <w:lang w:val="fr-FR"/>
        </w:rPr>
      </w:pPr>
      <w:r w:rsidRPr="009326F4">
        <w:t>14.</w:t>
      </w:r>
      <w:r w:rsidRPr="009326F4">
        <w:tab/>
        <w:t xml:space="preserve">Mage MG, Dolan MA, Wang R, Boyd LF, Revilleza MJ, Robinson H, et al. A structural and molecular dynamics approach to understanding the peptide-receptive transition state of MHC-I molecules. </w:t>
      </w:r>
      <w:r w:rsidRPr="00C00DFA">
        <w:rPr>
          <w:lang w:val="fr-FR"/>
        </w:rPr>
        <w:t>Mol Immunol. 2013;55(2):123-5.</w:t>
      </w:r>
    </w:p>
    <w:p w14:paraId="3FEC6F38" w14:textId="77777777" w:rsidR="009326F4" w:rsidRPr="009326F4" w:rsidRDefault="009326F4" w:rsidP="009326F4">
      <w:pPr>
        <w:pStyle w:val="EndNoteBibliography"/>
        <w:spacing w:after="0"/>
      </w:pPr>
      <w:r w:rsidRPr="00C00DFA">
        <w:rPr>
          <w:lang w:val="fr-FR"/>
        </w:rPr>
        <w:t>15.</w:t>
      </w:r>
      <w:r w:rsidRPr="00C00DFA">
        <w:rPr>
          <w:lang w:val="fr-FR"/>
        </w:rPr>
        <w:tab/>
        <w:t xml:space="preserve">Lan H, Abualrous ET, Sticht J, Fernandez LMA, Werk T, Weise C, et al. </w:t>
      </w:r>
      <w:r w:rsidRPr="009326F4">
        <w:t>Exchange catalysis by tapasin exploits conserved and allele-specific features of MHC-I molecules. Nature Communications. 2021;12(1):4236.</w:t>
      </w:r>
    </w:p>
    <w:p w14:paraId="0F80E8E0" w14:textId="77777777" w:rsidR="009326F4" w:rsidRPr="009326F4" w:rsidRDefault="009326F4" w:rsidP="009326F4">
      <w:pPr>
        <w:pStyle w:val="EndNoteBibliography"/>
        <w:spacing w:after="0"/>
      </w:pPr>
      <w:r w:rsidRPr="009326F4">
        <w:t>16.</w:t>
      </w:r>
      <w:r w:rsidRPr="009326F4">
        <w:tab/>
        <w:t>Xu H, Song K, Da LT. Dynamics of peptide loading into major histocompatibility complex class I molecules chaperoned by TAPBPR. Phys Chem Chem Phys. 2022;24(20):12397-409.</w:t>
      </w:r>
    </w:p>
    <w:p w14:paraId="01EFFFE8" w14:textId="77777777" w:rsidR="009326F4" w:rsidRPr="009326F4" w:rsidRDefault="009326F4" w:rsidP="009326F4">
      <w:pPr>
        <w:pStyle w:val="EndNoteBibliography"/>
        <w:spacing w:after="0"/>
      </w:pPr>
      <w:r w:rsidRPr="009326F4">
        <w:t>17.</w:t>
      </w:r>
      <w:r w:rsidRPr="009326F4">
        <w:tab/>
        <w:t>Beerbaum M, Ballaschk M, Erdmann N, Schnick C, Diehl A, Uchanska-Ziegler B, et al. NMR spectroscopy reveals unexpected structural variation at the protein-protein interface in MHC class I molecules. J Biomol NMR. 2013;57(2):167-78.</w:t>
      </w:r>
    </w:p>
    <w:p w14:paraId="545B8C84" w14:textId="77777777" w:rsidR="009326F4" w:rsidRPr="009326F4" w:rsidRDefault="009326F4" w:rsidP="009326F4">
      <w:pPr>
        <w:pStyle w:val="EndNoteBibliography"/>
        <w:spacing w:after="0"/>
      </w:pPr>
      <w:r w:rsidRPr="009326F4">
        <w:t>18.</w:t>
      </w:r>
      <w:r w:rsidRPr="009326F4">
        <w:tab/>
        <w:t>McShan AC, Devlin CA, Morozov GI, Overall SA, Moschidi D, Akella N, et al. TAPBPR promotes antigen loading on MHC-I molecules using a peptide trap. Nat Commun. 2021;12(1):3174.</w:t>
      </w:r>
    </w:p>
    <w:p w14:paraId="175341F3" w14:textId="77777777" w:rsidR="009326F4" w:rsidRPr="009326F4" w:rsidRDefault="009326F4" w:rsidP="009326F4">
      <w:pPr>
        <w:pStyle w:val="EndNoteBibliography"/>
        <w:spacing w:after="0"/>
      </w:pPr>
      <w:r w:rsidRPr="009326F4">
        <w:t>19.</w:t>
      </w:r>
      <w:r w:rsidRPr="009326F4">
        <w:tab/>
        <w:t>Ilca FT, Neerincx A, Hermann C, Marcu A, Stevanović S, Deane JE, et al. TAPBPR mediates peptide dissociation from MHC class I using a leucine lever. eLife. 2018;7:e40126.</w:t>
      </w:r>
    </w:p>
    <w:p w14:paraId="56AEECA2" w14:textId="77777777" w:rsidR="009326F4" w:rsidRPr="009326F4" w:rsidRDefault="009326F4" w:rsidP="009326F4">
      <w:pPr>
        <w:pStyle w:val="EndNoteBibliography"/>
        <w:spacing w:after="0"/>
      </w:pPr>
      <w:r w:rsidRPr="009326F4">
        <w:t>20.</w:t>
      </w:r>
      <w:r w:rsidRPr="009326F4">
        <w:tab/>
        <w:t>Wieczorek M, Abualrous ET, Sticht J, Alvaro-Benito M, Stolzenberg S, Noe F, et al. Major Histocompatibility Complex (MHC) Class I and MHC Class II Proteins: Conformational Plasticity in Antigen Presentation. Front Immunol. 2017;8:292.</w:t>
      </w:r>
    </w:p>
    <w:p w14:paraId="3B9B40C8" w14:textId="77777777" w:rsidR="009326F4" w:rsidRPr="009326F4" w:rsidRDefault="009326F4" w:rsidP="009326F4">
      <w:pPr>
        <w:pStyle w:val="EndNoteBibliography"/>
        <w:spacing w:after="0"/>
      </w:pPr>
      <w:r w:rsidRPr="009326F4">
        <w:t>21.</w:t>
      </w:r>
      <w:r w:rsidRPr="009326F4">
        <w:tab/>
        <w:t>Anjanappa R, Garcia-Alai M, Kopicki JD, Lockhauserbaumer J, Aboelmagd M, Hinrichs J, et al. Structures of peptide-free and partially loaded MHC class I molecules reveal mechanisms of peptide selection. Nat Commun. 2020;11(1):1314.</w:t>
      </w:r>
    </w:p>
    <w:p w14:paraId="64BA2023" w14:textId="77777777" w:rsidR="009326F4" w:rsidRPr="009326F4" w:rsidRDefault="009326F4" w:rsidP="009326F4">
      <w:pPr>
        <w:pStyle w:val="EndNoteBibliography"/>
        <w:spacing w:after="0"/>
      </w:pPr>
      <w:r w:rsidRPr="009326F4">
        <w:t>22.</w:t>
      </w:r>
      <w:r w:rsidRPr="009326F4">
        <w:tab/>
        <w:t>Glithero A, Tormo J, Doering K, Kojima M, Jones EY, Elliott T. The crystal structure of H-2D(b) complexed with a partial peptide epitope suggests a major histocompatibility complex class I assembly intermediate. J Biol Chem. 2006;281(18):12699-704.</w:t>
      </w:r>
    </w:p>
    <w:p w14:paraId="0E1D2C0A" w14:textId="77777777" w:rsidR="009326F4" w:rsidRPr="009326F4" w:rsidRDefault="009326F4" w:rsidP="009326F4">
      <w:pPr>
        <w:pStyle w:val="EndNoteBibliography"/>
        <w:spacing w:after="0"/>
      </w:pPr>
      <w:r w:rsidRPr="009326F4">
        <w:t>23.</w:t>
      </w:r>
      <w:r w:rsidRPr="009326F4">
        <w:tab/>
        <w:t>Saini SK, Tamhane T, Anjanappa R, Saikia A, Ramskov S, Donia M, et al. Empty peptide-receptive MHC class I molecules for efficient detection of antigen-specific T cells. Science Immunology. 2019;4(37):eaau9039.</w:t>
      </w:r>
    </w:p>
    <w:p w14:paraId="73442916" w14:textId="77777777" w:rsidR="009326F4" w:rsidRPr="009326F4" w:rsidRDefault="009326F4" w:rsidP="009326F4">
      <w:pPr>
        <w:pStyle w:val="EndNoteBibliography"/>
        <w:spacing w:after="0"/>
      </w:pPr>
      <w:r w:rsidRPr="009326F4">
        <w:t>24.</w:t>
      </w:r>
      <w:r w:rsidRPr="009326F4">
        <w:tab/>
        <w:t>Abualrous ET, Fritzsche S, Hein Z, Al-Balushi MS, Reinink P, Boyle LH, et al. F pocket flexibility influences the tapasin dependence of two differentially disease-associated MHC Class I proteins. European Journal of Immunology. 2015;45(4):1248-57.</w:t>
      </w:r>
    </w:p>
    <w:p w14:paraId="6858621E" w14:textId="77777777" w:rsidR="009326F4" w:rsidRPr="009326F4" w:rsidRDefault="009326F4" w:rsidP="009326F4">
      <w:pPr>
        <w:pStyle w:val="EndNoteBibliography"/>
        <w:spacing w:after="0"/>
      </w:pPr>
      <w:r w:rsidRPr="009326F4">
        <w:t>25.</w:t>
      </w:r>
      <w:r w:rsidRPr="009326F4">
        <w:tab/>
        <w:t>Teng MS, Stephens R, Pasquier LD, Freeman T, Lindquist JA, Trowsdale J. A human TAPBP (TAPASIN)-related gene,TAPBP-R. European Journal of Immunology. 2002;32(4):1059-68.</w:t>
      </w:r>
    </w:p>
    <w:p w14:paraId="32EB3EDE" w14:textId="77777777" w:rsidR="009326F4" w:rsidRPr="009326F4" w:rsidRDefault="009326F4" w:rsidP="009326F4">
      <w:pPr>
        <w:pStyle w:val="EndNoteBibliography"/>
        <w:spacing w:after="0"/>
      </w:pPr>
      <w:r w:rsidRPr="009326F4">
        <w:t>26.</w:t>
      </w:r>
      <w:r w:rsidRPr="009326F4">
        <w:tab/>
        <w:t>Wearsch PA, Cresswell P. Selective loading of high-affinity peptides onto major histocompatibility complex class I molecules by the tapasin-ERp57 heterodimer. Nat Immunol. 2007;8(8):873-81.</w:t>
      </w:r>
    </w:p>
    <w:p w14:paraId="3A24DFBC" w14:textId="77777777" w:rsidR="009326F4" w:rsidRPr="009326F4" w:rsidRDefault="009326F4" w:rsidP="009326F4">
      <w:pPr>
        <w:pStyle w:val="EndNoteBibliography"/>
        <w:spacing w:after="0"/>
      </w:pPr>
      <w:r w:rsidRPr="009326F4">
        <w:t>27.</w:t>
      </w:r>
      <w:r w:rsidRPr="009326F4">
        <w:tab/>
        <w:t>Morozov GI, Zhao H, Mage MG, Boyd LF, Jiang J, Dolan MA, et al. Interaction of TAPBPR, a tapasin homolog, with MHC-I molecules promotes peptide editing. Proc Natl Acad Sci U S A. 2016;113(8):E1006-15.</w:t>
      </w:r>
    </w:p>
    <w:p w14:paraId="0BC8814D" w14:textId="77777777" w:rsidR="009326F4" w:rsidRPr="009326F4" w:rsidRDefault="009326F4" w:rsidP="009326F4">
      <w:pPr>
        <w:pStyle w:val="EndNoteBibliography"/>
        <w:spacing w:after="0"/>
      </w:pPr>
      <w:r w:rsidRPr="009326F4">
        <w:t>28.</w:t>
      </w:r>
      <w:r w:rsidRPr="009326F4">
        <w:tab/>
        <w:t>van Hateren A, Carter R, Bailey A, Kontouli N, Williams AP, Kaufman J, et al. A mechanistic basis for the co-evolution of chicken tapasin and major histocompatibility complex class I (MHC I) proteins. J Biol Chem. 2013;288(45):32797-808.</w:t>
      </w:r>
    </w:p>
    <w:p w14:paraId="266027E3" w14:textId="77777777" w:rsidR="009326F4" w:rsidRPr="009326F4" w:rsidRDefault="009326F4" w:rsidP="009326F4">
      <w:pPr>
        <w:pStyle w:val="EndNoteBibliography"/>
        <w:spacing w:after="0"/>
      </w:pPr>
      <w:r w:rsidRPr="009326F4">
        <w:t>29.</w:t>
      </w:r>
      <w:r w:rsidRPr="009326F4">
        <w:tab/>
        <w:t>Ilca FT, Drexhage LZ, Brewin G, Peacock S, Boyle LH. Distinct Polymorphisms in HLA Class I Molecules Govern Their Susceptibility to Peptide Editing by TAPBPR. Cell Rep. 2019;29(6):1621-32 e3.</w:t>
      </w:r>
    </w:p>
    <w:p w14:paraId="2DE702A7" w14:textId="77777777" w:rsidR="009326F4" w:rsidRPr="009326F4" w:rsidRDefault="009326F4" w:rsidP="009326F4">
      <w:pPr>
        <w:pStyle w:val="EndNoteBibliography"/>
        <w:spacing w:after="0"/>
      </w:pPr>
      <w:r w:rsidRPr="009326F4">
        <w:t>30.</w:t>
      </w:r>
      <w:r w:rsidRPr="009326F4">
        <w:tab/>
        <w:t>Williams AP, Peh CA, Purcell AW, Mccluskey J, Elliott T. Optimization of the MHC Class I Peptide Cargo Is Dependent on Tapasin. Immunity. 2002;16(4):509-20.</w:t>
      </w:r>
    </w:p>
    <w:p w14:paraId="1245E9A0" w14:textId="77777777" w:rsidR="009326F4" w:rsidRPr="009326F4" w:rsidRDefault="009326F4" w:rsidP="009326F4">
      <w:pPr>
        <w:pStyle w:val="EndNoteBibliography"/>
        <w:spacing w:after="0"/>
      </w:pPr>
      <w:r w:rsidRPr="009326F4">
        <w:t>31.</w:t>
      </w:r>
      <w:r w:rsidRPr="009326F4">
        <w:tab/>
        <w:t>Mcshan AC, Devlin CA, Overall SA, Park J, Toor JS, Moschidi D, et al. Molecular determinants of chaperone interactions on MHC-I for folding and antigen repertoire selection. Proceedings of the National Academy of Sciences. 2019;116(51):25602-13.</w:t>
      </w:r>
    </w:p>
    <w:p w14:paraId="205FB230" w14:textId="77777777" w:rsidR="009326F4" w:rsidRPr="009326F4" w:rsidRDefault="009326F4" w:rsidP="009326F4">
      <w:pPr>
        <w:pStyle w:val="EndNoteBibliography"/>
        <w:spacing w:after="0"/>
      </w:pPr>
      <w:r w:rsidRPr="009326F4">
        <w:t>32.</w:t>
      </w:r>
      <w:r w:rsidRPr="009326F4">
        <w:tab/>
        <w:t>Hafstrand I, Sayitoglu EC, Apavaloaei A, Josey BJ, Sun R, Han X, et al. Successive crystal structure snapshots suggest the basis for MHC class I peptide loading and editing by tapasin. Proc Natl Acad Sci U S A. 2019;116(11):5055-60.</w:t>
      </w:r>
    </w:p>
    <w:p w14:paraId="465B26D5" w14:textId="77777777" w:rsidR="009326F4" w:rsidRPr="009326F4" w:rsidRDefault="009326F4" w:rsidP="009326F4">
      <w:pPr>
        <w:pStyle w:val="EndNoteBibliography"/>
        <w:spacing w:after="0"/>
      </w:pPr>
      <w:r w:rsidRPr="009326F4">
        <w:t>33.</w:t>
      </w:r>
      <w:r w:rsidRPr="009326F4">
        <w:tab/>
        <w:t>Sagert L, Hennig F, Thomas C, Tampé R. A loop structure allows TAPBPR to exert its dual function as MHC I chaperone and peptide editor. eLife. 2020;9:e55326.</w:t>
      </w:r>
    </w:p>
    <w:p w14:paraId="0CF03AA9" w14:textId="77777777" w:rsidR="009326F4" w:rsidRPr="009326F4" w:rsidRDefault="009326F4" w:rsidP="009326F4">
      <w:pPr>
        <w:pStyle w:val="EndNoteBibliography"/>
        <w:spacing w:after="0"/>
      </w:pPr>
      <w:r w:rsidRPr="009326F4">
        <w:t>34.</w:t>
      </w:r>
      <w:r w:rsidRPr="009326F4">
        <w:tab/>
        <w:t>Lin M, Xu H, Shi Y, Da L-T. Antigenic Peptide Loading into Major Histocompatibility Complex Class I Is Driven by the Substrate N-Terminus. CCS Chemistry. 2022;4(3):910-25.</w:t>
      </w:r>
    </w:p>
    <w:p w14:paraId="1B7A706D" w14:textId="77777777" w:rsidR="009326F4" w:rsidRPr="009326F4" w:rsidRDefault="009326F4" w:rsidP="009326F4">
      <w:pPr>
        <w:pStyle w:val="EndNoteBibliography"/>
        <w:spacing w:after="0"/>
      </w:pPr>
      <w:r w:rsidRPr="009326F4">
        <w:t>35.</w:t>
      </w:r>
      <w:r w:rsidRPr="009326F4">
        <w:tab/>
        <w:t>Hee CS, Beerbaum M, Loll B, Ballaschk M, Schmieder P, Uchanska-Ziegler B, et al. Dynamics of free versus complexed beta2-microglobulin and the evolution of interfaces in MHC class I molecules. Immunogenetics. 2013;65(3):157-72.</w:t>
      </w:r>
    </w:p>
    <w:p w14:paraId="65092F59" w14:textId="77777777" w:rsidR="009326F4" w:rsidRPr="009326F4" w:rsidRDefault="009326F4" w:rsidP="009326F4">
      <w:pPr>
        <w:pStyle w:val="EndNoteBibliography"/>
        <w:spacing w:after="0"/>
      </w:pPr>
      <w:r w:rsidRPr="009326F4">
        <w:t>36.</w:t>
      </w:r>
      <w:r w:rsidRPr="009326F4">
        <w:tab/>
        <w:t>Jiang J, Natarajan K, Boyd LF, Morozov GI, Mage MG, Margulies DH. Crystal structure of a TAPBPR–MHC I complex reveals the mechanism of peptide editing in antigen presentation. Science. 2017;358(6366):1064-8.</w:t>
      </w:r>
    </w:p>
    <w:p w14:paraId="08120D72" w14:textId="77777777" w:rsidR="009326F4" w:rsidRPr="00C00DFA" w:rsidRDefault="009326F4" w:rsidP="009326F4">
      <w:pPr>
        <w:pStyle w:val="EndNoteBibliography"/>
        <w:spacing w:after="0"/>
        <w:rPr>
          <w:lang w:val="fr-FR"/>
        </w:rPr>
      </w:pPr>
      <w:r w:rsidRPr="009326F4">
        <w:t>37.</w:t>
      </w:r>
      <w:r w:rsidRPr="009326F4">
        <w:tab/>
        <w:t xml:space="preserve">Fisette O, Wingbermühle S, Tampé R, Schäfer LV. Molecular mechanism of peptide editing in the tapasin–MHC I complex. </w:t>
      </w:r>
      <w:r w:rsidRPr="00C00DFA">
        <w:rPr>
          <w:lang w:val="fr-FR"/>
        </w:rPr>
        <w:t>Scientific Reports. 2016;6(1):19085.</w:t>
      </w:r>
    </w:p>
    <w:p w14:paraId="0068FFBF" w14:textId="77777777" w:rsidR="009326F4" w:rsidRPr="009326F4" w:rsidRDefault="009326F4" w:rsidP="009326F4">
      <w:pPr>
        <w:pStyle w:val="EndNoteBibliography"/>
        <w:spacing w:after="0"/>
      </w:pPr>
      <w:r w:rsidRPr="00C00DFA">
        <w:rPr>
          <w:lang w:val="fr-FR"/>
        </w:rPr>
        <w:t>38.</w:t>
      </w:r>
      <w:r w:rsidRPr="00C00DFA">
        <w:rPr>
          <w:lang w:val="fr-FR"/>
        </w:rPr>
        <w:tab/>
        <w:t xml:space="preserve">Koumantou D, Barnea E, Martin-Esteban A, Maben Z, Papakyriakou A, Mpakali A, et al. </w:t>
      </w:r>
      <w:r w:rsidRPr="009326F4">
        <w:t>Editing the immunopeptidome of melanoma cells using a potent inhibitor of endoplasmic reticulum aminopeptidase 1 (ERAP1). Cancer Immunol Immunother. 2019;68(8):1245-61.</w:t>
      </w:r>
    </w:p>
    <w:p w14:paraId="07A1CFF4" w14:textId="77777777" w:rsidR="009326F4" w:rsidRPr="009326F4" w:rsidRDefault="009326F4" w:rsidP="009326F4">
      <w:pPr>
        <w:pStyle w:val="EndNoteBibliography"/>
        <w:spacing w:after="0"/>
      </w:pPr>
      <w:r w:rsidRPr="009326F4">
        <w:t>39.</w:t>
      </w:r>
      <w:r w:rsidRPr="009326F4">
        <w:tab/>
        <w:t>Maben Z, Arya R, Georgiadis D, Stratikos E, Stern LJ. Conformational dynamics linked to domain closure and substrate binding explain the ERAP1 allosteric regulation mechanism. Nat Commun. 2021;12(1):5302.</w:t>
      </w:r>
    </w:p>
    <w:p w14:paraId="64C5713F" w14:textId="77777777" w:rsidR="009326F4" w:rsidRPr="009326F4" w:rsidRDefault="009326F4" w:rsidP="009326F4">
      <w:pPr>
        <w:pStyle w:val="EndNoteBibliography"/>
        <w:spacing w:after="0"/>
      </w:pPr>
      <w:r w:rsidRPr="009326F4">
        <w:t>40.</w:t>
      </w:r>
      <w:r w:rsidRPr="009326F4">
        <w:tab/>
        <w:t>Maben Z, Arya R, Rane D, An WF, Metkar S, Hickey M, et al. Discovery of Selective Inhibitors of Endoplasmic Reticulum Aminopeptidase 1. J Med Chem. 2020;63(1):103-21.</w:t>
      </w:r>
    </w:p>
    <w:p w14:paraId="3F7DF1EF" w14:textId="77777777" w:rsidR="009326F4" w:rsidRPr="009326F4" w:rsidRDefault="009326F4" w:rsidP="009326F4">
      <w:pPr>
        <w:pStyle w:val="EndNoteBibliography"/>
        <w:spacing w:after="0"/>
      </w:pPr>
      <w:r w:rsidRPr="009326F4">
        <w:t>41.</w:t>
      </w:r>
      <w:r w:rsidRPr="009326F4">
        <w:tab/>
        <w:t>Chen H, Li L, Weimershaus M, Evnouchidou I, Van Endert P, Bouvier M. ERAP1-ERAP2 dimers trim MHC I-bound precursor peptides; implications for understanding peptide editing. Scientific Reports. 2016;6(1):28902.</w:t>
      </w:r>
    </w:p>
    <w:p w14:paraId="4E19AC27" w14:textId="77777777" w:rsidR="009326F4" w:rsidRPr="009326F4" w:rsidRDefault="009326F4" w:rsidP="009326F4">
      <w:pPr>
        <w:pStyle w:val="EndNoteBibliography"/>
        <w:spacing w:after="0"/>
      </w:pPr>
      <w:r w:rsidRPr="009326F4">
        <w:t>42.</w:t>
      </w:r>
      <w:r w:rsidRPr="009326F4">
        <w:tab/>
        <w:t>Mavridis G, Arya R, Domnick A, Zoidakis J, Makridakis M, Vlahou A, et al. A systematic re-examination of processing of MHCI-bound antigenic peptide precursors by endoplasmic reticulum aminopeptidase 1. J Biol Chem. 2020;295(21):7193-210.</w:t>
      </w:r>
    </w:p>
    <w:p w14:paraId="5011C3CA" w14:textId="77777777" w:rsidR="009326F4" w:rsidRPr="009326F4" w:rsidRDefault="009326F4" w:rsidP="009326F4">
      <w:pPr>
        <w:pStyle w:val="EndNoteBibliography"/>
        <w:spacing w:after="0"/>
      </w:pPr>
      <w:r w:rsidRPr="009326F4">
        <w:t>43.</w:t>
      </w:r>
      <w:r w:rsidRPr="009326F4">
        <w:tab/>
        <w:t>Li L, Batliwala M, Bouvier M. ERAP1 enzyme-mediated trimming and structural analyses of MHC I-bound precursor peptides yield novel insights into antigen processing and presentation. J Biol Chem. 2019;294(49):18534-44.</w:t>
      </w:r>
    </w:p>
    <w:p w14:paraId="2CC68F6C" w14:textId="77777777" w:rsidR="009326F4" w:rsidRPr="009326F4" w:rsidRDefault="009326F4" w:rsidP="009326F4">
      <w:pPr>
        <w:pStyle w:val="EndNoteBibliography"/>
        <w:spacing w:after="0"/>
      </w:pPr>
      <w:r w:rsidRPr="009326F4">
        <w:t>44.</w:t>
      </w:r>
      <w:r w:rsidRPr="009326F4">
        <w:tab/>
        <w:t>Mavridis G, Mpakali A, Zoidakis J, Makridakis M, Vlahou A, Kaloumenou E, et al. The ERAP1 active site cannot productively access the N-terminus of antigenic peptide precursors stably bound onto MHC class I. Sci Rep. 2021;11(1):16475.</w:t>
      </w:r>
    </w:p>
    <w:p w14:paraId="59632FB8" w14:textId="77777777" w:rsidR="009326F4" w:rsidRPr="009326F4" w:rsidRDefault="009326F4" w:rsidP="009326F4">
      <w:pPr>
        <w:pStyle w:val="EndNoteBibliography"/>
        <w:spacing w:after="0"/>
      </w:pPr>
      <w:r w:rsidRPr="009326F4">
        <w:t>45.</w:t>
      </w:r>
      <w:r w:rsidRPr="009326F4">
        <w:tab/>
        <w:t>Reynisson B, Alvarez B, Paul S, Peters B, Nielsen M. NetMHCpan-4.1 and NetMHCIIpan-4.0: improved predictions of MHC antigen presentation by concurrent motif deconvolution and integration of MS MHC eluted ligand data. Nucleic Acids Research. 2020;48(W1):W449-W54.</w:t>
      </w:r>
    </w:p>
    <w:p w14:paraId="4B51AFED" w14:textId="77777777" w:rsidR="009326F4" w:rsidRPr="009326F4" w:rsidRDefault="009326F4" w:rsidP="009326F4">
      <w:pPr>
        <w:pStyle w:val="EndNoteBibliography"/>
        <w:spacing w:after="0"/>
      </w:pPr>
      <w:r w:rsidRPr="009326F4">
        <w:t>46.</w:t>
      </w:r>
      <w:r w:rsidRPr="009326F4">
        <w:tab/>
        <w:t>Ott PA, Hu Z, Keskin DB, Shukla SA, Sun J, Bozym DJ, et al. An immunogenic personal neoantigen vaccine for patients with melanoma. Nature. 2017;547(7662):217-21.</w:t>
      </w:r>
    </w:p>
    <w:p w14:paraId="403C7E40" w14:textId="77777777" w:rsidR="009326F4" w:rsidRPr="009326F4" w:rsidRDefault="009326F4" w:rsidP="009326F4">
      <w:pPr>
        <w:pStyle w:val="EndNoteBibliography"/>
        <w:spacing w:after="0"/>
      </w:pPr>
      <w:r w:rsidRPr="009326F4">
        <w:t>47.</w:t>
      </w:r>
      <w:r w:rsidRPr="009326F4">
        <w:tab/>
        <w:t>Sahin U, Derhovanessian E, Miller M, Kloke BP, Simon P, Lower M, et al. Personalized RNA mutanome vaccines mobilize poly-specific therapeutic immunity against cancer. Nature. 2017;547(7662):222-6.</w:t>
      </w:r>
    </w:p>
    <w:p w14:paraId="615720F7" w14:textId="77777777" w:rsidR="009326F4" w:rsidRPr="009326F4" w:rsidRDefault="009326F4" w:rsidP="009326F4">
      <w:pPr>
        <w:pStyle w:val="EndNoteBibliography"/>
        <w:spacing w:after="0"/>
      </w:pPr>
      <w:r w:rsidRPr="009326F4">
        <w:t>48.</w:t>
      </w:r>
      <w:r w:rsidRPr="009326F4">
        <w:tab/>
        <w:t>Chen Z, Min MR, Ning X. Ranking-Based Convolutional Neural Network Models for Peptide-MHC Class I Binding Prediction. Front Mol Biosci. 2021;8:634836.</w:t>
      </w:r>
    </w:p>
    <w:p w14:paraId="2EE954D5" w14:textId="77777777" w:rsidR="009326F4" w:rsidRPr="009326F4" w:rsidRDefault="009326F4" w:rsidP="009326F4">
      <w:pPr>
        <w:pStyle w:val="EndNoteBibliography"/>
        <w:spacing w:after="0"/>
      </w:pPr>
      <w:r w:rsidRPr="009326F4">
        <w:t>49.</w:t>
      </w:r>
      <w:r w:rsidRPr="009326F4">
        <w:tab/>
        <w:t>Nibeyro G, Girotti R, Prato L, Moron G, Luján HD, Fernandez EA. MHC-I binding affinity derived metrics fail to predict tumor specific neoantigen immunogenicity. bioRxiv. 2022:484285.</w:t>
      </w:r>
    </w:p>
    <w:p w14:paraId="5B03EC5A" w14:textId="77777777" w:rsidR="009326F4" w:rsidRPr="009326F4" w:rsidRDefault="009326F4" w:rsidP="009326F4">
      <w:pPr>
        <w:pStyle w:val="EndNoteBibliography"/>
        <w:spacing w:after="0"/>
      </w:pPr>
      <w:r w:rsidRPr="009326F4">
        <w:t>50.</w:t>
      </w:r>
      <w:r w:rsidRPr="009326F4">
        <w:tab/>
        <w:t>Moore TV, Nishimura MI. Improved MHC II epitope prediction - a step towards personalized medicine. Nat Rev Clin Oncol. 2020;17(2):71-2.</w:t>
      </w:r>
    </w:p>
    <w:p w14:paraId="4D0E94B3" w14:textId="77777777" w:rsidR="009326F4" w:rsidRPr="009326F4" w:rsidRDefault="009326F4" w:rsidP="009326F4">
      <w:pPr>
        <w:pStyle w:val="EndNoteBibliography"/>
        <w:spacing w:after="0"/>
      </w:pPr>
      <w:r w:rsidRPr="009326F4">
        <w:t>51.</w:t>
      </w:r>
      <w:r w:rsidRPr="009326F4">
        <w:tab/>
        <w:t>Nielsen M, Lund O, Buus S, Lundegaard C. MHC class II epitope predictive algorithms. Immunology. 2010;130(3):319-28.</w:t>
      </w:r>
    </w:p>
    <w:p w14:paraId="46D7779C" w14:textId="77777777" w:rsidR="009326F4" w:rsidRPr="00C00DFA" w:rsidRDefault="009326F4" w:rsidP="009326F4">
      <w:pPr>
        <w:pStyle w:val="EndNoteBibliography"/>
        <w:spacing w:after="0"/>
        <w:rPr>
          <w:lang w:val="fr-FR"/>
        </w:rPr>
      </w:pPr>
      <w:r w:rsidRPr="009326F4">
        <w:t>52.</w:t>
      </w:r>
      <w:r w:rsidRPr="009326F4">
        <w:tab/>
        <w:t xml:space="preserve">Trolle T, Metushi IG, Greenbaum JA, Kim Y, Sidney J, Lund O, et al. Automated benchmarking of peptide-MHC class I binding predictions. </w:t>
      </w:r>
      <w:r w:rsidRPr="00C00DFA">
        <w:rPr>
          <w:lang w:val="fr-FR"/>
        </w:rPr>
        <w:t>Bioinformatics. 2015;31(13):2174-81.</w:t>
      </w:r>
    </w:p>
    <w:p w14:paraId="6EDFFAE0" w14:textId="77777777" w:rsidR="009326F4" w:rsidRPr="009326F4" w:rsidRDefault="009326F4" w:rsidP="009326F4">
      <w:pPr>
        <w:pStyle w:val="EndNoteBibliography"/>
        <w:spacing w:after="0"/>
      </w:pPr>
      <w:r w:rsidRPr="00C00DFA">
        <w:rPr>
          <w:lang w:val="fr-FR"/>
        </w:rPr>
        <w:t>53.</w:t>
      </w:r>
      <w:r w:rsidRPr="00C00DFA">
        <w:rPr>
          <w:lang w:val="fr-FR"/>
        </w:rPr>
        <w:tab/>
        <w:t xml:space="preserve">Bhattacharya R, Sivakumar A, Tokheim C, Guthrie VB, Anagnostou V, Velculescu VE, et al. </w:t>
      </w:r>
      <w:r w:rsidRPr="009326F4">
        <w:t>Evaluation of machine learning methods to predict peptide binding to MHC Class I proteins. bioRxiv. 2017:154757.</w:t>
      </w:r>
    </w:p>
    <w:p w14:paraId="0B22729A" w14:textId="77777777" w:rsidR="009326F4" w:rsidRPr="009326F4" w:rsidRDefault="009326F4" w:rsidP="009326F4">
      <w:pPr>
        <w:pStyle w:val="EndNoteBibliography"/>
        <w:spacing w:after="0"/>
      </w:pPr>
      <w:r w:rsidRPr="009326F4">
        <w:t>54.</w:t>
      </w:r>
      <w:r w:rsidRPr="009326F4">
        <w:tab/>
        <w:t>Sarkizova S, Klaeger S, Le PM, Li LW, Oliveira G, Keshishian H, et al. A large peptidome dataset improves HLA class I epitope prediction across most of the human population. Nature Biotechnology. 2020;38(2):199-209.</w:t>
      </w:r>
    </w:p>
    <w:p w14:paraId="0279BB4A" w14:textId="77777777" w:rsidR="009326F4" w:rsidRPr="009326F4" w:rsidRDefault="009326F4" w:rsidP="009326F4">
      <w:pPr>
        <w:pStyle w:val="EndNoteBibliography"/>
        <w:spacing w:after="0"/>
      </w:pPr>
      <w:r w:rsidRPr="009326F4">
        <w:t>55.</w:t>
      </w:r>
      <w:r w:rsidRPr="009326F4">
        <w:tab/>
        <w:t>Koşaloğlu-Yalçın Z, Lee J, Greenbaum J, Schoenberger SP, Miller A, Kim YJ, et al. Combined assessment of MHC binding and antigen abundance improves T cell epitope predictions. iScience. 2022;25(2):103850.</w:t>
      </w:r>
    </w:p>
    <w:p w14:paraId="425B5802" w14:textId="77777777" w:rsidR="009326F4" w:rsidRPr="009326F4" w:rsidRDefault="009326F4" w:rsidP="009326F4">
      <w:pPr>
        <w:pStyle w:val="EndNoteBibliography"/>
        <w:spacing w:after="0"/>
      </w:pPr>
      <w:r w:rsidRPr="009326F4">
        <w:t>56.</w:t>
      </w:r>
      <w:r w:rsidRPr="009326F4">
        <w:tab/>
        <w:t>Boulanger DSM, Eccleston RC, Phillips A, Coveney PV, Elliott T, Dalchau N. A Mechanistic Model for Predicting Cell Surface Presentation of Competing Peptides by MHC Class I Molecules. Front Immunol. 2018;9:1538.</w:t>
      </w:r>
    </w:p>
    <w:p w14:paraId="00990272" w14:textId="77777777" w:rsidR="009326F4" w:rsidRPr="009326F4" w:rsidRDefault="009326F4" w:rsidP="009326F4">
      <w:pPr>
        <w:pStyle w:val="EndNoteBibliography"/>
        <w:spacing w:after="0"/>
      </w:pPr>
      <w:r w:rsidRPr="009326F4">
        <w:t>57.</w:t>
      </w:r>
      <w:r w:rsidRPr="009326F4">
        <w:tab/>
        <w:t>Dalchau N, Phillips A, Goldstein LD, Howarth M, Cardelli L, Emmott S, et al. A peptide filtering relation quantifies MHC class I peptide optimization. PLoS Comput Biol. 2011;7(10):e1002144.</w:t>
      </w:r>
    </w:p>
    <w:p w14:paraId="7ED09FEF" w14:textId="77777777" w:rsidR="009326F4" w:rsidRPr="009326F4" w:rsidRDefault="009326F4" w:rsidP="009326F4">
      <w:pPr>
        <w:pStyle w:val="EndNoteBibliography"/>
        <w:spacing w:after="0"/>
      </w:pPr>
      <w:r w:rsidRPr="009326F4">
        <w:t>58.</w:t>
      </w:r>
      <w:r w:rsidRPr="009326F4">
        <w:tab/>
        <w:t>Harndahl M, Rasmussen M, Roder G, Dalgaard Pedersen I, Sorensen M, Nielsen M, et al. Peptide-MHC class I stability is a better predictor than peptide affinity of CTL immunogenicity. Eur J Immunol. 2012;42(6):1405-16.</w:t>
      </w:r>
    </w:p>
    <w:p w14:paraId="4A24E579" w14:textId="77777777" w:rsidR="009326F4" w:rsidRPr="009326F4" w:rsidRDefault="009326F4" w:rsidP="009326F4">
      <w:pPr>
        <w:pStyle w:val="EndNoteBibliography"/>
        <w:spacing w:after="0"/>
      </w:pPr>
      <w:r w:rsidRPr="009326F4">
        <w:t>59.</w:t>
      </w:r>
      <w:r w:rsidRPr="009326F4">
        <w:tab/>
        <w:t>Calis JJ, Maybeno M, Greenbaum JA, Weiskopf D, De Silva AD, Sette A, et al. Properties of MHC class I presented peptides that enhance immunogenicity. PLoS Comput Biol. 2013;9(10):e1003266.</w:t>
      </w:r>
    </w:p>
    <w:p w14:paraId="5B9AF818" w14:textId="77777777" w:rsidR="009326F4" w:rsidRPr="009326F4" w:rsidRDefault="009326F4" w:rsidP="009326F4">
      <w:pPr>
        <w:pStyle w:val="EndNoteBibliography"/>
        <w:spacing w:after="0"/>
      </w:pPr>
      <w:r w:rsidRPr="009326F4">
        <w:t>60.</w:t>
      </w:r>
      <w:r w:rsidRPr="009326F4">
        <w:tab/>
        <w:t>Schmidt J, Smith AR, Magnin M, Racle J, Devlin JR, Bobisse S, et al. Prediction of neo-epitope immunogenicity reveals TCR recognition determinants and provides insight into immunoediting. Cell Rep Med. 2021;2(2):100194.</w:t>
      </w:r>
    </w:p>
    <w:p w14:paraId="3FA4CBE0" w14:textId="77777777" w:rsidR="009326F4" w:rsidRPr="009326F4" w:rsidRDefault="009326F4" w:rsidP="009326F4">
      <w:pPr>
        <w:pStyle w:val="EndNoteBibliography"/>
        <w:spacing w:after="0"/>
      </w:pPr>
      <w:r w:rsidRPr="009326F4">
        <w:t>61.</w:t>
      </w:r>
      <w:r w:rsidRPr="009326F4">
        <w:tab/>
        <w:t>Li G, Iyer B, Prasath VBS, Ni Y, Salomonis N. DeepImmuno: deep learning-empowered prediction and generation of immunogenic peptides for T-cell immunity. Briefings in Bioinformatics. 2021;22(6):bbab160.</w:t>
      </w:r>
    </w:p>
    <w:p w14:paraId="7517D098" w14:textId="77777777" w:rsidR="009326F4" w:rsidRPr="009326F4" w:rsidRDefault="009326F4" w:rsidP="009326F4">
      <w:pPr>
        <w:pStyle w:val="EndNoteBibliography"/>
        <w:spacing w:after="0"/>
      </w:pPr>
      <w:r w:rsidRPr="009326F4">
        <w:t>62.</w:t>
      </w:r>
      <w:r w:rsidRPr="009326F4">
        <w:tab/>
        <w:t>Wells DK, van Buuren MM, Dang KK, Hubbard-Lucey VM, Sheehan KCF, Campbell KM, et al. Key Parameters of Tumor Epitope Immunogenicity Revealed Through a Consortium Approach Improve Neoantigen Prediction. Cell. 2020;183(3):818-34 e13.</w:t>
      </w:r>
    </w:p>
    <w:p w14:paraId="50CCD139" w14:textId="77777777" w:rsidR="009326F4" w:rsidRPr="009326F4" w:rsidRDefault="009326F4" w:rsidP="009326F4">
      <w:pPr>
        <w:pStyle w:val="EndNoteBibliography"/>
        <w:spacing w:after="0"/>
      </w:pPr>
      <w:r w:rsidRPr="009326F4">
        <w:t>63.</w:t>
      </w:r>
      <w:r w:rsidRPr="009326F4">
        <w:tab/>
        <w:t>Rognan D, Scapozza L, Folkers G, Daser A. Molecular Dynamics Simulation of MHC-Peptide Complexes as a Tool for Predicting Potential T Cell Epitopes. Biochemistry. 1994;33(38):11476-85.</w:t>
      </w:r>
    </w:p>
    <w:p w14:paraId="28818DFE" w14:textId="77777777" w:rsidR="009326F4" w:rsidRPr="009326F4" w:rsidRDefault="009326F4" w:rsidP="009326F4">
      <w:pPr>
        <w:pStyle w:val="EndNoteBibliography"/>
        <w:spacing w:after="0"/>
      </w:pPr>
      <w:r w:rsidRPr="009326F4">
        <w:t>64.</w:t>
      </w:r>
      <w:r w:rsidRPr="009326F4">
        <w:tab/>
        <w:t>da Costa AS, Fernandes TVA, Bello ML, de Souza TLF. Evaluation of potential MHC-I allele-specific epitopes in Zika virus proteins and the effects of mutations on peptide-MHC-I interaction studied using in silico approaches. Comput Biol Chem. 2021;92:107459.</w:t>
      </w:r>
    </w:p>
    <w:p w14:paraId="2A3EF189" w14:textId="77777777" w:rsidR="009326F4" w:rsidRPr="009326F4" w:rsidRDefault="009326F4" w:rsidP="009326F4">
      <w:pPr>
        <w:pStyle w:val="EndNoteBibliography"/>
        <w:spacing w:after="0"/>
      </w:pPr>
      <w:r w:rsidRPr="009326F4">
        <w:t>65.</w:t>
      </w:r>
      <w:r w:rsidRPr="009326F4">
        <w:tab/>
        <w:t>Ghobadi Z, Mahnam K, Shakhsi-Niaei M. In-silico design of peptides for inhibition of HLA-A*03-KLIETYFSK complex as a new drug design for treatment of multiples sclerosis disease. Journal of Molecular Graphics and Modelling. 2022;111:108079.</w:t>
      </w:r>
    </w:p>
    <w:p w14:paraId="2CBF05C3" w14:textId="77777777" w:rsidR="009326F4" w:rsidRPr="009326F4" w:rsidRDefault="009326F4" w:rsidP="009326F4">
      <w:pPr>
        <w:pStyle w:val="EndNoteBibliography"/>
        <w:spacing w:after="0"/>
      </w:pPr>
      <w:r w:rsidRPr="009326F4">
        <w:t>66.</w:t>
      </w:r>
      <w:r w:rsidRPr="009326F4">
        <w:tab/>
        <w:t>Olotu FA, Soliman MES. Immunoinformatics prediction of potential B-cell and T-cell epitopes as effective vaccine candidates for eliciting immunogenic responses against Epstein-Barr virus. Biomed J. 2021;44(3):317-37.</w:t>
      </w:r>
    </w:p>
    <w:p w14:paraId="00043777" w14:textId="77777777" w:rsidR="009326F4" w:rsidRPr="009326F4" w:rsidRDefault="009326F4" w:rsidP="009326F4">
      <w:pPr>
        <w:pStyle w:val="EndNoteBibliography"/>
        <w:spacing w:after="0"/>
      </w:pPr>
      <w:r w:rsidRPr="009326F4">
        <w:t>67.</w:t>
      </w:r>
      <w:r w:rsidRPr="009326F4">
        <w:tab/>
        <w:t>Spiliotopoulos D, Kastritis PL, Melquiond ASJ, Bonvin AMJJ, Musco G, Rocchia W, et al. dMM-PBSA: A New HADDOCK Scoring Function for Protein-Peptide Docking. Frontiers in Molecular Biosciences. 2016;3.</w:t>
      </w:r>
    </w:p>
    <w:p w14:paraId="258A91BE" w14:textId="77777777" w:rsidR="009326F4" w:rsidRPr="009326F4" w:rsidRDefault="009326F4" w:rsidP="009326F4">
      <w:pPr>
        <w:pStyle w:val="EndNoteBibliography"/>
        <w:spacing w:after="0"/>
      </w:pPr>
      <w:r w:rsidRPr="009326F4">
        <w:t>68.</w:t>
      </w:r>
      <w:r w:rsidRPr="009326F4">
        <w:tab/>
        <w:t>Trott O, Olson AJ. AutoDock Vina: improving the speed and accuracy of docking with a new scoring function, efficient optimization, and multithreading. J Comput Chem. 2010;31(2):455-61.</w:t>
      </w:r>
    </w:p>
    <w:p w14:paraId="48539BAC" w14:textId="77777777" w:rsidR="009326F4" w:rsidRPr="009326F4" w:rsidRDefault="009326F4" w:rsidP="009326F4">
      <w:pPr>
        <w:pStyle w:val="EndNoteBibliography"/>
        <w:spacing w:after="0"/>
      </w:pPr>
      <w:r w:rsidRPr="009326F4">
        <w:t>69.</w:t>
      </w:r>
      <w:r w:rsidRPr="009326F4">
        <w:tab/>
        <w:t>Zhang Y, Sanner MF. AutoDock CrankPep: combining folding and docking to predict protein-peptide complexes. Bioinformatics. 2019;35(24):5121-7.</w:t>
      </w:r>
    </w:p>
    <w:p w14:paraId="3CAD8D7B" w14:textId="77777777" w:rsidR="009326F4" w:rsidRPr="009326F4" w:rsidRDefault="009326F4" w:rsidP="009326F4">
      <w:pPr>
        <w:pStyle w:val="EndNoteBibliography"/>
        <w:spacing w:after="0"/>
      </w:pPr>
      <w:r w:rsidRPr="009326F4">
        <w:t>70.</w:t>
      </w:r>
      <w:r w:rsidRPr="009326F4">
        <w:tab/>
        <w:t>Weng G, Gao J, Wang Z, Wang E, Hu X, Yao X, et al. Comprehensive Evaluation of Fourteen Docking Programs on Protein–Peptide Complexes. Journal of Chemical Theory and Computation. 2020;16(6):3959-69.</w:t>
      </w:r>
    </w:p>
    <w:p w14:paraId="6657273B" w14:textId="77777777" w:rsidR="009326F4" w:rsidRPr="009326F4" w:rsidRDefault="009326F4" w:rsidP="009326F4">
      <w:pPr>
        <w:pStyle w:val="EndNoteBibliography"/>
        <w:spacing w:after="0"/>
      </w:pPr>
      <w:r w:rsidRPr="009326F4">
        <w:t>71.</w:t>
      </w:r>
      <w:r w:rsidRPr="009326F4">
        <w:tab/>
        <w:t>Kollman PA, Massova I, Reyes C, Kuhn B, Huo S, Chong L, et al. Calculating structures and free energies of complex molecules: combining molecular mechanics and continuum models. Acc Chem Res. 2000;33(12):889-97.</w:t>
      </w:r>
    </w:p>
    <w:p w14:paraId="761DF399" w14:textId="77777777" w:rsidR="009326F4" w:rsidRPr="009326F4" w:rsidRDefault="009326F4" w:rsidP="009326F4">
      <w:pPr>
        <w:pStyle w:val="EndNoteBibliography"/>
        <w:spacing w:after="0"/>
      </w:pPr>
      <w:r w:rsidRPr="009326F4">
        <w:t>72.</w:t>
      </w:r>
      <w:r w:rsidRPr="009326F4">
        <w:tab/>
        <w:t>Wang E, Sun H, Wang J, Wang Z, Liu H, Zhang JZH, et al. End-Point Binding Free Energy Calculation with MM/PBSA and MM/GBSA: Strategies and Applications in Drug Design. Chemical Reviews. 2019;119(16):9478-508.</w:t>
      </w:r>
    </w:p>
    <w:p w14:paraId="14E3F932" w14:textId="77777777" w:rsidR="009326F4" w:rsidRPr="009326F4" w:rsidRDefault="009326F4" w:rsidP="009326F4">
      <w:pPr>
        <w:pStyle w:val="EndNoteBibliography"/>
        <w:spacing w:after="0"/>
      </w:pPr>
      <w:r w:rsidRPr="009326F4">
        <w:t>73.</w:t>
      </w:r>
      <w:r w:rsidRPr="009326F4">
        <w:tab/>
        <w:t>Antunes DA, Devaurs D, Moll M, Lizee G, Kavraki LE. General Prediction of Peptide-MHC Binding Modes Using Incremental Docking: A Proof of Concept. Sci Rep. 2018;8(1):4327.</w:t>
      </w:r>
    </w:p>
    <w:p w14:paraId="0BE49827" w14:textId="77777777" w:rsidR="009326F4" w:rsidRPr="009326F4" w:rsidRDefault="009326F4" w:rsidP="009326F4">
      <w:pPr>
        <w:pStyle w:val="EndNoteBibliography"/>
        <w:spacing w:after="0"/>
      </w:pPr>
      <w:r w:rsidRPr="009326F4">
        <w:t>74.</w:t>
      </w:r>
      <w:r w:rsidRPr="009326F4">
        <w:tab/>
        <w:t>Marzella DF, Parizi FM, van Tilborg D, Renaud N, Sybrandi D, Buzatu R, et al. PANDORA: A Fast, Anchor-Restrained Modelling Protocol for Peptide: MHC Complexes. Front Immunol. 2022;13:878762.</w:t>
      </w:r>
    </w:p>
    <w:p w14:paraId="372880BB" w14:textId="77777777" w:rsidR="009326F4" w:rsidRPr="009326F4" w:rsidRDefault="009326F4" w:rsidP="009326F4">
      <w:pPr>
        <w:pStyle w:val="EndNoteBibliography"/>
      </w:pPr>
      <w:r w:rsidRPr="009326F4">
        <w:t>75.</w:t>
      </w:r>
      <w:r w:rsidRPr="009326F4">
        <w:tab/>
        <w:t>Matzaraki V, Kumar V, Wijmenga C, Zhernakova A. The MHC locus and genetic susceptibility to autoimmune and infectious diseases. Genome Biol. 2017;18(1):76.</w:t>
      </w:r>
    </w:p>
    <w:p w14:paraId="2967F54C" w14:textId="2B7CA59A" w:rsidR="00864EBA" w:rsidRPr="00864EBA" w:rsidRDefault="00524664" w:rsidP="005754C7">
      <w:r>
        <w:fldChar w:fldCharType="end"/>
      </w:r>
    </w:p>
    <w:sectPr w:rsidR="00864EBA" w:rsidRPr="00864EBA">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CEF7F" w14:textId="77777777" w:rsidR="006B15D9" w:rsidRDefault="006B15D9" w:rsidP="00EE1AF3">
      <w:pPr>
        <w:spacing w:after="0" w:line="240" w:lineRule="auto"/>
      </w:pPr>
      <w:r>
        <w:separator/>
      </w:r>
    </w:p>
  </w:endnote>
  <w:endnote w:type="continuationSeparator" w:id="0">
    <w:p w14:paraId="6AC8860A" w14:textId="77777777" w:rsidR="006B15D9" w:rsidRDefault="006B15D9" w:rsidP="00EE1AF3">
      <w:pPr>
        <w:spacing w:after="0" w:line="240" w:lineRule="auto"/>
      </w:pPr>
      <w:r>
        <w:continuationSeparator/>
      </w:r>
    </w:p>
  </w:endnote>
  <w:endnote w:type="continuationNotice" w:id="1">
    <w:p w14:paraId="7176AA40" w14:textId="77777777" w:rsidR="006B15D9" w:rsidRDefault="006B15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6314375"/>
      <w:docPartObj>
        <w:docPartGallery w:val="Page Numbers (Bottom of Page)"/>
        <w:docPartUnique/>
      </w:docPartObj>
    </w:sdtPr>
    <w:sdtEndPr>
      <w:rPr>
        <w:noProof/>
      </w:rPr>
    </w:sdtEndPr>
    <w:sdtContent>
      <w:p w14:paraId="3EE1BEB2" w14:textId="230BE9B5" w:rsidR="000173B0" w:rsidRDefault="000173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4C0457" w14:textId="77777777" w:rsidR="000173B0" w:rsidRDefault="000173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23C5C" w14:textId="77777777" w:rsidR="006B15D9" w:rsidRDefault="006B15D9" w:rsidP="00EE1AF3">
      <w:pPr>
        <w:spacing w:after="0" w:line="240" w:lineRule="auto"/>
      </w:pPr>
      <w:r>
        <w:separator/>
      </w:r>
    </w:p>
  </w:footnote>
  <w:footnote w:type="continuationSeparator" w:id="0">
    <w:p w14:paraId="6E9C0489" w14:textId="77777777" w:rsidR="006B15D9" w:rsidRDefault="006B15D9" w:rsidP="00EE1AF3">
      <w:pPr>
        <w:spacing w:after="0" w:line="240" w:lineRule="auto"/>
      </w:pPr>
      <w:r>
        <w:continuationSeparator/>
      </w:r>
    </w:p>
  </w:footnote>
  <w:footnote w:type="continuationNotice" w:id="1">
    <w:p w14:paraId="6FC70047" w14:textId="77777777" w:rsidR="006B15D9" w:rsidRDefault="006B15D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9F0170"/>
    <w:multiLevelType w:val="hybridMultilevel"/>
    <w:tmpl w:val="62A248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7386509"/>
    <w:multiLevelType w:val="hybridMultilevel"/>
    <w:tmpl w:val="5C686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E7333A"/>
    <w:multiLevelType w:val="hybridMultilevel"/>
    <w:tmpl w:val="F00A3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53692973">
    <w:abstractNumId w:val="0"/>
  </w:num>
  <w:num w:numId="2" w16cid:durableId="960577534">
    <w:abstractNumId w:val="1"/>
  </w:num>
  <w:num w:numId="3" w16cid:durableId="12299264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2wvfxvtavspdexwe8p2avsfsdveepfaxxf&quot;&gt;My EndNote Library&lt;record-ids&gt;&lt;item&gt;16&lt;/item&gt;&lt;item&gt;22&lt;/item&gt;&lt;item&gt;38&lt;/item&gt;&lt;item&gt;39&lt;/item&gt;&lt;item&gt;58&lt;/item&gt;&lt;item&gt;59&lt;/item&gt;&lt;item&gt;67&lt;/item&gt;&lt;item&gt;90&lt;/item&gt;&lt;item&gt;116&lt;/item&gt;&lt;item&gt;137&lt;/item&gt;&lt;item&gt;139&lt;/item&gt;&lt;item&gt;141&lt;/item&gt;&lt;item&gt;143&lt;/item&gt;&lt;item&gt;144&lt;/item&gt;&lt;item&gt;147&lt;/item&gt;&lt;item&gt;148&lt;/item&gt;&lt;item&gt;151&lt;/item&gt;&lt;item&gt;153&lt;/item&gt;&lt;item&gt;154&lt;/item&gt;&lt;item&gt;155&lt;/item&gt;&lt;item&gt;156&lt;/item&gt;&lt;item&gt;157&lt;/item&gt;&lt;item&gt;161&lt;/item&gt;&lt;item&gt;163&lt;/item&gt;&lt;item&gt;164&lt;/item&gt;&lt;item&gt;166&lt;/item&gt;&lt;item&gt;167&lt;/item&gt;&lt;item&gt;168&lt;/item&gt;&lt;item&gt;169&lt;/item&gt;&lt;item&gt;170&lt;/item&gt;&lt;item&gt;172&lt;/item&gt;&lt;item&gt;173&lt;/item&gt;&lt;item&gt;175&lt;/item&gt;&lt;item&gt;177&lt;/item&gt;&lt;item&gt;178&lt;/item&gt;&lt;item&gt;180&lt;/item&gt;&lt;item&gt;183&lt;/item&gt;&lt;item&gt;184&lt;/item&gt;&lt;item&gt;189&lt;/item&gt;&lt;item&gt;190&lt;/item&gt;&lt;item&gt;192&lt;/item&gt;&lt;item&gt;196&lt;/item&gt;&lt;item&gt;198&lt;/item&gt;&lt;item&gt;199&lt;/item&gt;&lt;item&gt;200&lt;/item&gt;&lt;item&gt;201&lt;/item&gt;&lt;item&gt;203&lt;/item&gt;&lt;item&gt;204&lt;/item&gt;&lt;item&gt;205&lt;/item&gt;&lt;item&gt;206&lt;/item&gt;&lt;item&gt;207&lt;/item&gt;&lt;item&gt;208&lt;/item&gt;&lt;item&gt;209&lt;/item&gt;&lt;item&gt;210&lt;/item&gt;&lt;item&gt;211&lt;/item&gt;&lt;item&gt;212&lt;/item&gt;&lt;item&gt;213&lt;/item&gt;&lt;item&gt;217&lt;/item&gt;&lt;item&gt;218&lt;/item&gt;&lt;item&gt;219&lt;/item&gt;&lt;item&gt;220&lt;/item&gt;&lt;item&gt;221&lt;/item&gt;&lt;item&gt;222&lt;/item&gt;&lt;item&gt;223&lt;/item&gt;&lt;item&gt;224&lt;/item&gt;&lt;item&gt;227&lt;/item&gt;&lt;item&gt;228&lt;/item&gt;&lt;item&gt;229&lt;/item&gt;&lt;item&gt;231&lt;/item&gt;&lt;item&gt;232&lt;/item&gt;&lt;item&gt;233&lt;/item&gt;&lt;item&gt;235&lt;/item&gt;&lt;item&gt;236&lt;/item&gt;&lt;item&gt;237&lt;/item&gt;&lt;/record-ids&gt;&lt;/item&gt;&lt;/Libraries&gt;"/>
  </w:docVars>
  <w:rsids>
    <w:rsidRoot w:val="00864EBA"/>
    <w:rsid w:val="000013F0"/>
    <w:rsid w:val="0000219D"/>
    <w:rsid w:val="000028CF"/>
    <w:rsid w:val="00002BBA"/>
    <w:rsid w:val="00003038"/>
    <w:rsid w:val="000036F6"/>
    <w:rsid w:val="0000515D"/>
    <w:rsid w:val="00007656"/>
    <w:rsid w:val="000078B3"/>
    <w:rsid w:val="00007985"/>
    <w:rsid w:val="000101EC"/>
    <w:rsid w:val="00011EAC"/>
    <w:rsid w:val="00012493"/>
    <w:rsid w:val="0001526F"/>
    <w:rsid w:val="0001598C"/>
    <w:rsid w:val="00016C12"/>
    <w:rsid w:val="000173B0"/>
    <w:rsid w:val="00017EB3"/>
    <w:rsid w:val="000210C3"/>
    <w:rsid w:val="00022271"/>
    <w:rsid w:val="00022FE5"/>
    <w:rsid w:val="00023003"/>
    <w:rsid w:val="000244AB"/>
    <w:rsid w:val="00025361"/>
    <w:rsid w:val="0002574D"/>
    <w:rsid w:val="0003188E"/>
    <w:rsid w:val="00032DA5"/>
    <w:rsid w:val="000336F8"/>
    <w:rsid w:val="00033A8A"/>
    <w:rsid w:val="000343DD"/>
    <w:rsid w:val="00035273"/>
    <w:rsid w:val="000353FB"/>
    <w:rsid w:val="000410F4"/>
    <w:rsid w:val="00041961"/>
    <w:rsid w:val="00043D32"/>
    <w:rsid w:val="00043E62"/>
    <w:rsid w:val="00046DD1"/>
    <w:rsid w:val="000506CE"/>
    <w:rsid w:val="00050970"/>
    <w:rsid w:val="00052530"/>
    <w:rsid w:val="00052EC1"/>
    <w:rsid w:val="00052ED1"/>
    <w:rsid w:val="00053129"/>
    <w:rsid w:val="000560C7"/>
    <w:rsid w:val="000577C8"/>
    <w:rsid w:val="000616D1"/>
    <w:rsid w:val="00061A9F"/>
    <w:rsid w:val="0006236E"/>
    <w:rsid w:val="0006661E"/>
    <w:rsid w:val="00067140"/>
    <w:rsid w:val="00071C4E"/>
    <w:rsid w:val="00073592"/>
    <w:rsid w:val="00073DA4"/>
    <w:rsid w:val="00076E0B"/>
    <w:rsid w:val="00076E9D"/>
    <w:rsid w:val="00082132"/>
    <w:rsid w:val="00082B88"/>
    <w:rsid w:val="00082FFF"/>
    <w:rsid w:val="00083D76"/>
    <w:rsid w:val="000873C1"/>
    <w:rsid w:val="00087B48"/>
    <w:rsid w:val="000902C3"/>
    <w:rsid w:val="00094D48"/>
    <w:rsid w:val="00094DC8"/>
    <w:rsid w:val="00095A59"/>
    <w:rsid w:val="000A02F9"/>
    <w:rsid w:val="000A19B5"/>
    <w:rsid w:val="000A3198"/>
    <w:rsid w:val="000A3431"/>
    <w:rsid w:val="000A4592"/>
    <w:rsid w:val="000A797E"/>
    <w:rsid w:val="000B5D0A"/>
    <w:rsid w:val="000B6C83"/>
    <w:rsid w:val="000C15E8"/>
    <w:rsid w:val="000C1EB3"/>
    <w:rsid w:val="000D0D25"/>
    <w:rsid w:val="000D1B13"/>
    <w:rsid w:val="000D22CB"/>
    <w:rsid w:val="000D39FD"/>
    <w:rsid w:val="000D3B83"/>
    <w:rsid w:val="000D48D8"/>
    <w:rsid w:val="000E0015"/>
    <w:rsid w:val="000E0EE6"/>
    <w:rsid w:val="000E3DA2"/>
    <w:rsid w:val="000E5384"/>
    <w:rsid w:val="000F0B0E"/>
    <w:rsid w:val="000F0C20"/>
    <w:rsid w:val="000F4027"/>
    <w:rsid w:val="000F5970"/>
    <w:rsid w:val="000F6553"/>
    <w:rsid w:val="000F7CFD"/>
    <w:rsid w:val="0010007F"/>
    <w:rsid w:val="0010153C"/>
    <w:rsid w:val="00102E1C"/>
    <w:rsid w:val="00103612"/>
    <w:rsid w:val="00103C63"/>
    <w:rsid w:val="00104B46"/>
    <w:rsid w:val="00104F06"/>
    <w:rsid w:val="0010520F"/>
    <w:rsid w:val="0010597B"/>
    <w:rsid w:val="001074D7"/>
    <w:rsid w:val="001107DD"/>
    <w:rsid w:val="00110A1F"/>
    <w:rsid w:val="00111BFC"/>
    <w:rsid w:val="0011232E"/>
    <w:rsid w:val="00113C1D"/>
    <w:rsid w:val="00113D31"/>
    <w:rsid w:val="00115F04"/>
    <w:rsid w:val="00115FBD"/>
    <w:rsid w:val="00117647"/>
    <w:rsid w:val="0011774A"/>
    <w:rsid w:val="0012727E"/>
    <w:rsid w:val="001276C9"/>
    <w:rsid w:val="001309C9"/>
    <w:rsid w:val="00131726"/>
    <w:rsid w:val="00131B49"/>
    <w:rsid w:val="00132806"/>
    <w:rsid w:val="00132BC8"/>
    <w:rsid w:val="0013331C"/>
    <w:rsid w:val="001378E4"/>
    <w:rsid w:val="00140359"/>
    <w:rsid w:val="001427B1"/>
    <w:rsid w:val="00145E19"/>
    <w:rsid w:val="00147317"/>
    <w:rsid w:val="00150018"/>
    <w:rsid w:val="00150CFC"/>
    <w:rsid w:val="00150E82"/>
    <w:rsid w:val="00151F34"/>
    <w:rsid w:val="00151F5A"/>
    <w:rsid w:val="00154910"/>
    <w:rsid w:val="00154B14"/>
    <w:rsid w:val="00155890"/>
    <w:rsid w:val="00155C55"/>
    <w:rsid w:val="001563D9"/>
    <w:rsid w:val="001612E1"/>
    <w:rsid w:val="00161308"/>
    <w:rsid w:val="001626AB"/>
    <w:rsid w:val="001633CA"/>
    <w:rsid w:val="00163A97"/>
    <w:rsid w:val="00165528"/>
    <w:rsid w:val="00170150"/>
    <w:rsid w:val="00171FB7"/>
    <w:rsid w:val="00176705"/>
    <w:rsid w:val="0018046F"/>
    <w:rsid w:val="00180FBE"/>
    <w:rsid w:val="001813C0"/>
    <w:rsid w:val="001827A2"/>
    <w:rsid w:val="00183841"/>
    <w:rsid w:val="00184EA0"/>
    <w:rsid w:val="001851A6"/>
    <w:rsid w:val="001864FA"/>
    <w:rsid w:val="0019101E"/>
    <w:rsid w:val="0019114E"/>
    <w:rsid w:val="0019278E"/>
    <w:rsid w:val="001930B4"/>
    <w:rsid w:val="001930CA"/>
    <w:rsid w:val="00196759"/>
    <w:rsid w:val="00197698"/>
    <w:rsid w:val="0019786F"/>
    <w:rsid w:val="00197A27"/>
    <w:rsid w:val="00197A94"/>
    <w:rsid w:val="00197DDC"/>
    <w:rsid w:val="001A0AA1"/>
    <w:rsid w:val="001A2B08"/>
    <w:rsid w:val="001A2E7A"/>
    <w:rsid w:val="001A46C1"/>
    <w:rsid w:val="001A4794"/>
    <w:rsid w:val="001A4B71"/>
    <w:rsid w:val="001A5BB2"/>
    <w:rsid w:val="001B1ADF"/>
    <w:rsid w:val="001B2604"/>
    <w:rsid w:val="001B27E0"/>
    <w:rsid w:val="001B2C8C"/>
    <w:rsid w:val="001B35BD"/>
    <w:rsid w:val="001B4460"/>
    <w:rsid w:val="001B5896"/>
    <w:rsid w:val="001B7C68"/>
    <w:rsid w:val="001C06DC"/>
    <w:rsid w:val="001C72EA"/>
    <w:rsid w:val="001C7681"/>
    <w:rsid w:val="001D764E"/>
    <w:rsid w:val="001E0458"/>
    <w:rsid w:val="001E06B8"/>
    <w:rsid w:val="001E2246"/>
    <w:rsid w:val="001E2730"/>
    <w:rsid w:val="001E27C0"/>
    <w:rsid w:val="001E2B4B"/>
    <w:rsid w:val="001E3BC4"/>
    <w:rsid w:val="001E4824"/>
    <w:rsid w:val="001E5678"/>
    <w:rsid w:val="001E58A9"/>
    <w:rsid w:val="001E6E5F"/>
    <w:rsid w:val="001E7C47"/>
    <w:rsid w:val="001E7EA7"/>
    <w:rsid w:val="001F09E1"/>
    <w:rsid w:val="001F0ED7"/>
    <w:rsid w:val="001F13A5"/>
    <w:rsid w:val="001F32BC"/>
    <w:rsid w:val="001F3351"/>
    <w:rsid w:val="001F3E0A"/>
    <w:rsid w:val="001F499B"/>
    <w:rsid w:val="001F718A"/>
    <w:rsid w:val="00200398"/>
    <w:rsid w:val="0020107C"/>
    <w:rsid w:val="00201C62"/>
    <w:rsid w:val="00202947"/>
    <w:rsid w:val="0020329D"/>
    <w:rsid w:val="00204B85"/>
    <w:rsid w:val="00205DD6"/>
    <w:rsid w:val="00210411"/>
    <w:rsid w:val="00212FE4"/>
    <w:rsid w:val="00215CCD"/>
    <w:rsid w:val="00217FB1"/>
    <w:rsid w:val="00222837"/>
    <w:rsid w:val="002229D9"/>
    <w:rsid w:val="00223C58"/>
    <w:rsid w:val="00224FD5"/>
    <w:rsid w:val="00226EDE"/>
    <w:rsid w:val="00227079"/>
    <w:rsid w:val="00227CEA"/>
    <w:rsid w:val="00232931"/>
    <w:rsid w:val="00233F39"/>
    <w:rsid w:val="0023470A"/>
    <w:rsid w:val="00235E57"/>
    <w:rsid w:val="0024026A"/>
    <w:rsid w:val="00241ABF"/>
    <w:rsid w:val="0024506A"/>
    <w:rsid w:val="002465CC"/>
    <w:rsid w:val="002465CF"/>
    <w:rsid w:val="0024763D"/>
    <w:rsid w:val="00251F8D"/>
    <w:rsid w:val="0025207C"/>
    <w:rsid w:val="002520C0"/>
    <w:rsid w:val="002522E8"/>
    <w:rsid w:val="0025342A"/>
    <w:rsid w:val="0025379D"/>
    <w:rsid w:val="002538E1"/>
    <w:rsid w:val="00255737"/>
    <w:rsid w:val="002557F1"/>
    <w:rsid w:val="00255FDA"/>
    <w:rsid w:val="00257836"/>
    <w:rsid w:val="00261C7E"/>
    <w:rsid w:val="00263851"/>
    <w:rsid w:val="00265DFA"/>
    <w:rsid w:val="00266522"/>
    <w:rsid w:val="00271E3B"/>
    <w:rsid w:val="00272388"/>
    <w:rsid w:val="00273E03"/>
    <w:rsid w:val="002753EA"/>
    <w:rsid w:val="00275CAB"/>
    <w:rsid w:val="00277637"/>
    <w:rsid w:val="00277ABF"/>
    <w:rsid w:val="00280FBC"/>
    <w:rsid w:val="002817ED"/>
    <w:rsid w:val="00282901"/>
    <w:rsid w:val="00283131"/>
    <w:rsid w:val="00283C50"/>
    <w:rsid w:val="002849A2"/>
    <w:rsid w:val="00285A29"/>
    <w:rsid w:val="002861A4"/>
    <w:rsid w:val="00286ECB"/>
    <w:rsid w:val="002916F7"/>
    <w:rsid w:val="002917E8"/>
    <w:rsid w:val="00293FBF"/>
    <w:rsid w:val="00294E76"/>
    <w:rsid w:val="00296287"/>
    <w:rsid w:val="00297282"/>
    <w:rsid w:val="002973EA"/>
    <w:rsid w:val="002976FA"/>
    <w:rsid w:val="002A16CF"/>
    <w:rsid w:val="002A1C18"/>
    <w:rsid w:val="002A3A45"/>
    <w:rsid w:val="002A5ADD"/>
    <w:rsid w:val="002B3EC0"/>
    <w:rsid w:val="002B6E0C"/>
    <w:rsid w:val="002C1177"/>
    <w:rsid w:val="002C2988"/>
    <w:rsid w:val="002C2996"/>
    <w:rsid w:val="002C2DFF"/>
    <w:rsid w:val="002C34D4"/>
    <w:rsid w:val="002C40C2"/>
    <w:rsid w:val="002C718B"/>
    <w:rsid w:val="002D09D3"/>
    <w:rsid w:val="002D0B33"/>
    <w:rsid w:val="002D1264"/>
    <w:rsid w:val="002D2194"/>
    <w:rsid w:val="002D2FA8"/>
    <w:rsid w:val="002D339C"/>
    <w:rsid w:val="002D6846"/>
    <w:rsid w:val="002D686A"/>
    <w:rsid w:val="002E18FA"/>
    <w:rsid w:val="002E3D7F"/>
    <w:rsid w:val="002E631B"/>
    <w:rsid w:val="002E70E6"/>
    <w:rsid w:val="002E786C"/>
    <w:rsid w:val="002F0F05"/>
    <w:rsid w:val="002F19A0"/>
    <w:rsid w:val="002F25D0"/>
    <w:rsid w:val="002F2D19"/>
    <w:rsid w:val="002F31ED"/>
    <w:rsid w:val="002F6329"/>
    <w:rsid w:val="0030150D"/>
    <w:rsid w:val="0030230D"/>
    <w:rsid w:val="00302363"/>
    <w:rsid w:val="0030393C"/>
    <w:rsid w:val="0030439D"/>
    <w:rsid w:val="00304B92"/>
    <w:rsid w:val="003051C6"/>
    <w:rsid w:val="00305A43"/>
    <w:rsid w:val="00307A21"/>
    <w:rsid w:val="003109FD"/>
    <w:rsid w:val="00311081"/>
    <w:rsid w:val="00311E8D"/>
    <w:rsid w:val="00315F4C"/>
    <w:rsid w:val="00317359"/>
    <w:rsid w:val="00317845"/>
    <w:rsid w:val="00321803"/>
    <w:rsid w:val="00321EE4"/>
    <w:rsid w:val="00322245"/>
    <w:rsid w:val="0032271D"/>
    <w:rsid w:val="00322A57"/>
    <w:rsid w:val="00323BC1"/>
    <w:rsid w:val="003301C4"/>
    <w:rsid w:val="00331467"/>
    <w:rsid w:val="003373BA"/>
    <w:rsid w:val="003413D1"/>
    <w:rsid w:val="00343880"/>
    <w:rsid w:val="003459B7"/>
    <w:rsid w:val="00346DEC"/>
    <w:rsid w:val="0034784E"/>
    <w:rsid w:val="003506ED"/>
    <w:rsid w:val="00351445"/>
    <w:rsid w:val="00351F74"/>
    <w:rsid w:val="003530E6"/>
    <w:rsid w:val="00353629"/>
    <w:rsid w:val="00354178"/>
    <w:rsid w:val="00354C78"/>
    <w:rsid w:val="00354CC4"/>
    <w:rsid w:val="00354E7D"/>
    <w:rsid w:val="0035670E"/>
    <w:rsid w:val="00356CBD"/>
    <w:rsid w:val="00356D4E"/>
    <w:rsid w:val="00357D0D"/>
    <w:rsid w:val="00363115"/>
    <w:rsid w:val="00373214"/>
    <w:rsid w:val="003734AF"/>
    <w:rsid w:val="003745AD"/>
    <w:rsid w:val="0038058B"/>
    <w:rsid w:val="00382C0A"/>
    <w:rsid w:val="003833CF"/>
    <w:rsid w:val="00383BEA"/>
    <w:rsid w:val="00385949"/>
    <w:rsid w:val="00387802"/>
    <w:rsid w:val="0039102E"/>
    <w:rsid w:val="00391623"/>
    <w:rsid w:val="0039272E"/>
    <w:rsid w:val="00393D0B"/>
    <w:rsid w:val="00394225"/>
    <w:rsid w:val="003953B4"/>
    <w:rsid w:val="00395470"/>
    <w:rsid w:val="00397076"/>
    <w:rsid w:val="00397943"/>
    <w:rsid w:val="003A13E1"/>
    <w:rsid w:val="003A19D6"/>
    <w:rsid w:val="003A2180"/>
    <w:rsid w:val="003A4B11"/>
    <w:rsid w:val="003A4F21"/>
    <w:rsid w:val="003A70C8"/>
    <w:rsid w:val="003B0DA4"/>
    <w:rsid w:val="003B1F69"/>
    <w:rsid w:val="003B3451"/>
    <w:rsid w:val="003B572C"/>
    <w:rsid w:val="003B6750"/>
    <w:rsid w:val="003B6CE2"/>
    <w:rsid w:val="003B7DD4"/>
    <w:rsid w:val="003C1202"/>
    <w:rsid w:val="003C2F4D"/>
    <w:rsid w:val="003C3163"/>
    <w:rsid w:val="003C3542"/>
    <w:rsid w:val="003C4C5E"/>
    <w:rsid w:val="003C6D3F"/>
    <w:rsid w:val="003D14D2"/>
    <w:rsid w:val="003D16EB"/>
    <w:rsid w:val="003D1CC5"/>
    <w:rsid w:val="003D4E59"/>
    <w:rsid w:val="003D5327"/>
    <w:rsid w:val="003D5F06"/>
    <w:rsid w:val="003D75D4"/>
    <w:rsid w:val="003D7C9B"/>
    <w:rsid w:val="003D7E63"/>
    <w:rsid w:val="003E179C"/>
    <w:rsid w:val="003E1FFF"/>
    <w:rsid w:val="003E282D"/>
    <w:rsid w:val="003E50B0"/>
    <w:rsid w:val="003F1D91"/>
    <w:rsid w:val="003F2E36"/>
    <w:rsid w:val="003F3E72"/>
    <w:rsid w:val="003F5090"/>
    <w:rsid w:val="003F5D9A"/>
    <w:rsid w:val="003F757E"/>
    <w:rsid w:val="004003A3"/>
    <w:rsid w:val="00400521"/>
    <w:rsid w:val="00400AF2"/>
    <w:rsid w:val="00400EE4"/>
    <w:rsid w:val="00402F35"/>
    <w:rsid w:val="004036B0"/>
    <w:rsid w:val="004037BA"/>
    <w:rsid w:val="00404075"/>
    <w:rsid w:val="0040481D"/>
    <w:rsid w:val="00406767"/>
    <w:rsid w:val="004156B7"/>
    <w:rsid w:val="004169FB"/>
    <w:rsid w:val="0041726D"/>
    <w:rsid w:val="00417C7E"/>
    <w:rsid w:val="004217BE"/>
    <w:rsid w:val="00422EDD"/>
    <w:rsid w:val="00424BD5"/>
    <w:rsid w:val="0042577F"/>
    <w:rsid w:val="0043114F"/>
    <w:rsid w:val="004339F4"/>
    <w:rsid w:val="00436290"/>
    <w:rsid w:val="00436BF8"/>
    <w:rsid w:val="00437CBE"/>
    <w:rsid w:val="00441289"/>
    <w:rsid w:val="00455C3B"/>
    <w:rsid w:val="00457185"/>
    <w:rsid w:val="00460AAE"/>
    <w:rsid w:val="00461737"/>
    <w:rsid w:val="00462402"/>
    <w:rsid w:val="00465F12"/>
    <w:rsid w:val="00466288"/>
    <w:rsid w:val="00466A0E"/>
    <w:rsid w:val="00466C54"/>
    <w:rsid w:val="00467153"/>
    <w:rsid w:val="00467E40"/>
    <w:rsid w:val="00471821"/>
    <w:rsid w:val="00474081"/>
    <w:rsid w:val="0047435F"/>
    <w:rsid w:val="00477403"/>
    <w:rsid w:val="004802ED"/>
    <w:rsid w:val="00480CC7"/>
    <w:rsid w:val="00480FA4"/>
    <w:rsid w:val="004826BA"/>
    <w:rsid w:val="00482C75"/>
    <w:rsid w:val="00484903"/>
    <w:rsid w:val="004851E5"/>
    <w:rsid w:val="00485F3F"/>
    <w:rsid w:val="004869D5"/>
    <w:rsid w:val="00492018"/>
    <w:rsid w:val="00493875"/>
    <w:rsid w:val="004979CC"/>
    <w:rsid w:val="004A662E"/>
    <w:rsid w:val="004A74D9"/>
    <w:rsid w:val="004A7EBB"/>
    <w:rsid w:val="004B0EE5"/>
    <w:rsid w:val="004B19A2"/>
    <w:rsid w:val="004B1FB6"/>
    <w:rsid w:val="004B2CF0"/>
    <w:rsid w:val="004B2FA7"/>
    <w:rsid w:val="004B54E1"/>
    <w:rsid w:val="004B58F5"/>
    <w:rsid w:val="004B6CB4"/>
    <w:rsid w:val="004C0E4F"/>
    <w:rsid w:val="004C2593"/>
    <w:rsid w:val="004C31B3"/>
    <w:rsid w:val="004C3A65"/>
    <w:rsid w:val="004C4D7B"/>
    <w:rsid w:val="004C5C5E"/>
    <w:rsid w:val="004C7BE8"/>
    <w:rsid w:val="004D017D"/>
    <w:rsid w:val="004D0DBB"/>
    <w:rsid w:val="004D0E46"/>
    <w:rsid w:val="004D1E0A"/>
    <w:rsid w:val="004D1FE5"/>
    <w:rsid w:val="004D7BA9"/>
    <w:rsid w:val="004D7FE5"/>
    <w:rsid w:val="004E012C"/>
    <w:rsid w:val="004E25C2"/>
    <w:rsid w:val="004E2E92"/>
    <w:rsid w:val="004E754A"/>
    <w:rsid w:val="004F2DC6"/>
    <w:rsid w:val="004F5A53"/>
    <w:rsid w:val="004F65EA"/>
    <w:rsid w:val="004F665B"/>
    <w:rsid w:val="004F66FC"/>
    <w:rsid w:val="004F7A83"/>
    <w:rsid w:val="005020B3"/>
    <w:rsid w:val="0050303D"/>
    <w:rsid w:val="005033D8"/>
    <w:rsid w:val="00504D2D"/>
    <w:rsid w:val="00505091"/>
    <w:rsid w:val="0050539C"/>
    <w:rsid w:val="00506498"/>
    <w:rsid w:val="005106DF"/>
    <w:rsid w:val="00510765"/>
    <w:rsid w:val="005125D2"/>
    <w:rsid w:val="0051314A"/>
    <w:rsid w:val="00513CE9"/>
    <w:rsid w:val="00513F81"/>
    <w:rsid w:val="00517198"/>
    <w:rsid w:val="005173E7"/>
    <w:rsid w:val="005215F6"/>
    <w:rsid w:val="00522276"/>
    <w:rsid w:val="00523C3B"/>
    <w:rsid w:val="00524664"/>
    <w:rsid w:val="00525112"/>
    <w:rsid w:val="00525A04"/>
    <w:rsid w:val="00525C82"/>
    <w:rsid w:val="005277D3"/>
    <w:rsid w:val="00527C35"/>
    <w:rsid w:val="00527C4A"/>
    <w:rsid w:val="00530AEB"/>
    <w:rsid w:val="005314CD"/>
    <w:rsid w:val="00533172"/>
    <w:rsid w:val="00535A42"/>
    <w:rsid w:val="0054123C"/>
    <w:rsid w:val="00542843"/>
    <w:rsid w:val="00543A9E"/>
    <w:rsid w:val="00544A69"/>
    <w:rsid w:val="0055006C"/>
    <w:rsid w:val="00551792"/>
    <w:rsid w:val="005525CF"/>
    <w:rsid w:val="00553BC8"/>
    <w:rsid w:val="005541FE"/>
    <w:rsid w:val="005557EF"/>
    <w:rsid w:val="00556F75"/>
    <w:rsid w:val="005571FB"/>
    <w:rsid w:val="005578CD"/>
    <w:rsid w:val="005621DA"/>
    <w:rsid w:val="0056310E"/>
    <w:rsid w:val="005637F2"/>
    <w:rsid w:val="00563C0E"/>
    <w:rsid w:val="00564330"/>
    <w:rsid w:val="005644A6"/>
    <w:rsid w:val="0056598D"/>
    <w:rsid w:val="00565BC2"/>
    <w:rsid w:val="005664F9"/>
    <w:rsid w:val="00570F3B"/>
    <w:rsid w:val="00571256"/>
    <w:rsid w:val="005732EB"/>
    <w:rsid w:val="00573BB5"/>
    <w:rsid w:val="005754C7"/>
    <w:rsid w:val="00575894"/>
    <w:rsid w:val="0057593D"/>
    <w:rsid w:val="005766E5"/>
    <w:rsid w:val="005816AD"/>
    <w:rsid w:val="0058209D"/>
    <w:rsid w:val="00582397"/>
    <w:rsid w:val="00583710"/>
    <w:rsid w:val="0058429F"/>
    <w:rsid w:val="00584A76"/>
    <w:rsid w:val="00584C40"/>
    <w:rsid w:val="00584CF5"/>
    <w:rsid w:val="00586B2D"/>
    <w:rsid w:val="00586BAA"/>
    <w:rsid w:val="00587AAF"/>
    <w:rsid w:val="00587AF8"/>
    <w:rsid w:val="00587B4F"/>
    <w:rsid w:val="00591250"/>
    <w:rsid w:val="0059192E"/>
    <w:rsid w:val="00591BEE"/>
    <w:rsid w:val="0059235E"/>
    <w:rsid w:val="005943AE"/>
    <w:rsid w:val="005945EF"/>
    <w:rsid w:val="00595AD2"/>
    <w:rsid w:val="00596B68"/>
    <w:rsid w:val="005A009B"/>
    <w:rsid w:val="005A07C7"/>
    <w:rsid w:val="005A1F57"/>
    <w:rsid w:val="005A4F81"/>
    <w:rsid w:val="005A6E9B"/>
    <w:rsid w:val="005A7505"/>
    <w:rsid w:val="005B0BFE"/>
    <w:rsid w:val="005B6427"/>
    <w:rsid w:val="005C0292"/>
    <w:rsid w:val="005C04A5"/>
    <w:rsid w:val="005C14BD"/>
    <w:rsid w:val="005C3ACB"/>
    <w:rsid w:val="005C6152"/>
    <w:rsid w:val="005C6626"/>
    <w:rsid w:val="005C6B99"/>
    <w:rsid w:val="005D15DA"/>
    <w:rsid w:val="005D38B8"/>
    <w:rsid w:val="005D5E4A"/>
    <w:rsid w:val="005D6DE6"/>
    <w:rsid w:val="005D7B0B"/>
    <w:rsid w:val="005E3769"/>
    <w:rsid w:val="005E43E9"/>
    <w:rsid w:val="005E52C7"/>
    <w:rsid w:val="005E62C7"/>
    <w:rsid w:val="005F05FA"/>
    <w:rsid w:val="005F1208"/>
    <w:rsid w:val="005F294C"/>
    <w:rsid w:val="005F301F"/>
    <w:rsid w:val="005F68F3"/>
    <w:rsid w:val="00601B7F"/>
    <w:rsid w:val="00602625"/>
    <w:rsid w:val="00602971"/>
    <w:rsid w:val="00602A62"/>
    <w:rsid w:val="0060342B"/>
    <w:rsid w:val="00604F45"/>
    <w:rsid w:val="0060667C"/>
    <w:rsid w:val="00610754"/>
    <w:rsid w:val="00612F91"/>
    <w:rsid w:val="0061370B"/>
    <w:rsid w:val="00613C03"/>
    <w:rsid w:val="00615380"/>
    <w:rsid w:val="00616619"/>
    <w:rsid w:val="006168A5"/>
    <w:rsid w:val="006177C4"/>
    <w:rsid w:val="00617893"/>
    <w:rsid w:val="00620EF2"/>
    <w:rsid w:val="00621331"/>
    <w:rsid w:val="006228AC"/>
    <w:rsid w:val="00624768"/>
    <w:rsid w:val="0062514F"/>
    <w:rsid w:val="00626669"/>
    <w:rsid w:val="00626CE5"/>
    <w:rsid w:val="00627934"/>
    <w:rsid w:val="00627CD0"/>
    <w:rsid w:val="00632EA1"/>
    <w:rsid w:val="00634D2A"/>
    <w:rsid w:val="006370A0"/>
    <w:rsid w:val="00643CFB"/>
    <w:rsid w:val="00643D50"/>
    <w:rsid w:val="00643F36"/>
    <w:rsid w:val="00646A48"/>
    <w:rsid w:val="006472D5"/>
    <w:rsid w:val="00647CEB"/>
    <w:rsid w:val="00650641"/>
    <w:rsid w:val="006519D3"/>
    <w:rsid w:val="0066182E"/>
    <w:rsid w:val="00663359"/>
    <w:rsid w:val="0066384D"/>
    <w:rsid w:val="0066385C"/>
    <w:rsid w:val="00664D52"/>
    <w:rsid w:val="00666AE2"/>
    <w:rsid w:val="00666EA9"/>
    <w:rsid w:val="00667EDA"/>
    <w:rsid w:val="0067065E"/>
    <w:rsid w:val="00673403"/>
    <w:rsid w:val="00673419"/>
    <w:rsid w:val="00673821"/>
    <w:rsid w:val="00677720"/>
    <w:rsid w:val="0068263D"/>
    <w:rsid w:val="0068504A"/>
    <w:rsid w:val="0068576E"/>
    <w:rsid w:val="00685D2E"/>
    <w:rsid w:val="0068692C"/>
    <w:rsid w:val="0068734A"/>
    <w:rsid w:val="00687B27"/>
    <w:rsid w:val="00690492"/>
    <w:rsid w:val="00691669"/>
    <w:rsid w:val="00691CC7"/>
    <w:rsid w:val="006931BF"/>
    <w:rsid w:val="00695871"/>
    <w:rsid w:val="00696875"/>
    <w:rsid w:val="00696B3F"/>
    <w:rsid w:val="006A0604"/>
    <w:rsid w:val="006A27C2"/>
    <w:rsid w:val="006A29B2"/>
    <w:rsid w:val="006A4265"/>
    <w:rsid w:val="006A555F"/>
    <w:rsid w:val="006A58A1"/>
    <w:rsid w:val="006A7908"/>
    <w:rsid w:val="006B15D9"/>
    <w:rsid w:val="006B1967"/>
    <w:rsid w:val="006B1FC8"/>
    <w:rsid w:val="006B218B"/>
    <w:rsid w:val="006B3D9B"/>
    <w:rsid w:val="006B69B5"/>
    <w:rsid w:val="006B749A"/>
    <w:rsid w:val="006C1627"/>
    <w:rsid w:val="006C18C8"/>
    <w:rsid w:val="006C36AD"/>
    <w:rsid w:val="006C51AE"/>
    <w:rsid w:val="006C6AA3"/>
    <w:rsid w:val="006C7DA5"/>
    <w:rsid w:val="006C7E18"/>
    <w:rsid w:val="006D1064"/>
    <w:rsid w:val="006D1E4B"/>
    <w:rsid w:val="006D3808"/>
    <w:rsid w:val="006D39EB"/>
    <w:rsid w:val="006D7C4E"/>
    <w:rsid w:val="006E03E3"/>
    <w:rsid w:val="006E1AA5"/>
    <w:rsid w:val="006E2684"/>
    <w:rsid w:val="006E2732"/>
    <w:rsid w:val="006E2F27"/>
    <w:rsid w:val="006E3269"/>
    <w:rsid w:val="006F2B7B"/>
    <w:rsid w:val="006F5BEF"/>
    <w:rsid w:val="00701433"/>
    <w:rsid w:val="0070149B"/>
    <w:rsid w:val="00702E72"/>
    <w:rsid w:val="0070477B"/>
    <w:rsid w:val="00704E3D"/>
    <w:rsid w:val="007066C2"/>
    <w:rsid w:val="00706BFF"/>
    <w:rsid w:val="00706CCA"/>
    <w:rsid w:val="00706FE6"/>
    <w:rsid w:val="007113C5"/>
    <w:rsid w:val="007123DC"/>
    <w:rsid w:val="007126CC"/>
    <w:rsid w:val="00712CF5"/>
    <w:rsid w:val="007144FE"/>
    <w:rsid w:val="0071579A"/>
    <w:rsid w:val="0071584C"/>
    <w:rsid w:val="007164DF"/>
    <w:rsid w:val="00721634"/>
    <w:rsid w:val="0072168D"/>
    <w:rsid w:val="0072254D"/>
    <w:rsid w:val="007247AB"/>
    <w:rsid w:val="007247E7"/>
    <w:rsid w:val="00725AF7"/>
    <w:rsid w:val="00726770"/>
    <w:rsid w:val="00727625"/>
    <w:rsid w:val="00730C15"/>
    <w:rsid w:val="00731A97"/>
    <w:rsid w:val="00732672"/>
    <w:rsid w:val="0073340C"/>
    <w:rsid w:val="00735854"/>
    <w:rsid w:val="00735C3B"/>
    <w:rsid w:val="00741CE7"/>
    <w:rsid w:val="00742A54"/>
    <w:rsid w:val="007449E1"/>
    <w:rsid w:val="00747065"/>
    <w:rsid w:val="00750069"/>
    <w:rsid w:val="00754314"/>
    <w:rsid w:val="007547FD"/>
    <w:rsid w:val="0075496B"/>
    <w:rsid w:val="007550FF"/>
    <w:rsid w:val="007578C6"/>
    <w:rsid w:val="00761CF1"/>
    <w:rsid w:val="00762097"/>
    <w:rsid w:val="007620B2"/>
    <w:rsid w:val="00762A6B"/>
    <w:rsid w:val="00763BA1"/>
    <w:rsid w:val="00763DEF"/>
    <w:rsid w:val="00765569"/>
    <w:rsid w:val="00765EA5"/>
    <w:rsid w:val="007665D0"/>
    <w:rsid w:val="007707F0"/>
    <w:rsid w:val="00771A05"/>
    <w:rsid w:val="00771A06"/>
    <w:rsid w:val="00773A68"/>
    <w:rsid w:val="0077421A"/>
    <w:rsid w:val="007778A0"/>
    <w:rsid w:val="00780519"/>
    <w:rsid w:val="00781306"/>
    <w:rsid w:val="00781740"/>
    <w:rsid w:val="00781AD3"/>
    <w:rsid w:val="0078496F"/>
    <w:rsid w:val="007876CE"/>
    <w:rsid w:val="007878ED"/>
    <w:rsid w:val="00790359"/>
    <w:rsid w:val="00790B86"/>
    <w:rsid w:val="00790E62"/>
    <w:rsid w:val="007910FE"/>
    <w:rsid w:val="00791159"/>
    <w:rsid w:val="00791422"/>
    <w:rsid w:val="007968CB"/>
    <w:rsid w:val="007A12FE"/>
    <w:rsid w:val="007A23B0"/>
    <w:rsid w:val="007A2AE4"/>
    <w:rsid w:val="007A3B75"/>
    <w:rsid w:val="007A4A24"/>
    <w:rsid w:val="007A5D75"/>
    <w:rsid w:val="007A66A9"/>
    <w:rsid w:val="007A7657"/>
    <w:rsid w:val="007B0A79"/>
    <w:rsid w:val="007B1B10"/>
    <w:rsid w:val="007B203B"/>
    <w:rsid w:val="007B261F"/>
    <w:rsid w:val="007B269D"/>
    <w:rsid w:val="007B7CF4"/>
    <w:rsid w:val="007C167A"/>
    <w:rsid w:val="007C3489"/>
    <w:rsid w:val="007C371F"/>
    <w:rsid w:val="007C38B8"/>
    <w:rsid w:val="007C5D19"/>
    <w:rsid w:val="007C6D44"/>
    <w:rsid w:val="007D14D9"/>
    <w:rsid w:val="007D1B12"/>
    <w:rsid w:val="007D21C5"/>
    <w:rsid w:val="007D4598"/>
    <w:rsid w:val="007D5528"/>
    <w:rsid w:val="007D603C"/>
    <w:rsid w:val="007D7A67"/>
    <w:rsid w:val="007E0FD0"/>
    <w:rsid w:val="007E1003"/>
    <w:rsid w:val="007E1D7D"/>
    <w:rsid w:val="007E20C8"/>
    <w:rsid w:val="007E455F"/>
    <w:rsid w:val="007E63CC"/>
    <w:rsid w:val="007E6BB3"/>
    <w:rsid w:val="007E7810"/>
    <w:rsid w:val="007E7E0B"/>
    <w:rsid w:val="007F05B5"/>
    <w:rsid w:val="007F21ED"/>
    <w:rsid w:val="007F433A"/>
    <w:rsid w:val="007F497C"/>
    <w:rsid w:val="007F4CB6"/>
    <w:rsid w:val="007F6806"/>
    <w:rsid w:val="007F6BF5"/>
    <w:rsid w:val="007F7BAA"/>
    <w:rsid w:val="0080042B"/>
    <w:rsid w:val="008006A7"/>
    <w:rsid w:val="00801013"/>
    <w:rsid w:val="00802310"/>
    <w:rsid w:val="00802F83"/>
    <w:rsid w:val="00803A85"/>
    <w:rsid w:val="00804E1A"/>
    <w:rsid w:val="00807100"/>
    <w:rsid w:val="008073CA"/>
    <w:rsid w:val="00807544"/>
    <w:rsid w:val="00811442"/>
    <w:rsid w:val="00814E4E"/>
    <w:rsid w:val="00814F36"/>
    <w:rsid w:val="00815686"/>
    <w:rsid w:val="00816678"/>
    <w:rsid w:val="00817CFA"/>
    <w:rsid w:val="008218BD"/>
    <w:rsid w:val="0082606A"/>
    <w:rsid w:val="00826C65"/>
    <w:rsid w:val="00830DD1"/>
    <w:rsid w:val="008317EC"/>
    <w:rsid w:val="00831CDA"/>
    <w:rsid w:val="008333CB"/>
    <w:rsid w:val="008335F0"/>
    <w:rsid w:val="00833DF7"/>
    <w:rsid w:val="00834A5A"/>
    <w:rsid w:val="0083562F"/>
    <w:rsid w:val="008364C2"/>
    <w:rsid w:val="00837A2F"/>
    <w:rsid w:val="00837B65"/>
    <w:rsid w:val="00840204"/>
    <w:rsid w:val="00840872"/>
    <w:rsid w:val="00840E5B"/>
    <w:rsid w:val="00841845"/>
    <w:rsid w:val="00841E42"/>
    <w:rsid w:val="0084243B"/>
    <w:rsid w:val="00842FDE"/>
    <w:rsid w:val="008439EC"/>
    <w:rsid w:val="0084401F"/>
    <w:rsid w:val="00844903"/>
    <w:rsid w:val="00845AE6"/>
    <w:rsid w:val="0085073A"/>
    <w:rsid w:val="0085091E"/>
    <w:rsid w:val="0085141D"/>
    <w:rsid w:val="00851F05"/>
    <w:rsid w:val="0085275E"/>
    <w:rsid w:val="0085427A"/>
    <w:rsid w:val="00855AA8"/>
    <w:rsid w:val="00864EBA"/>
    <w:rsid w:val="00866525"/>
    <w:rsid w:val="00873252"/>
    <w:rsid w:val="00874D36"/>
    <w:rsid w:val="00875199"/>
    <w:rsid w:val="00875AF3"/>
    <w:rsid w:val="008814B6"/>
    <w:rsid w:val="008815B8"/>
    <w:rsid w:val="008817B0"/>
    <w:rsid w:val="008854CA"/>
    <w:rsid w:val="008861AB"/>
    <w:rsid w:val="008864E1"/>
    <w:rsid w:val="0088706F"/>
    <w:rsid w:val="00887700"/>
    <w:rsid w:val="008900B9"/>
    <w:rsid w:val="008911AC"/>
    <w:rsid w:val="008914E2"/>
    <w:rsid w:val="00892672"/>
    <w:rsid w:val="00893D26"/>
    <w:rsid w:val="00893D64"/>
    <w:rsid w:val="00893F8D"/>
    <w:rsid w:val="008961F8"/>
    <w:rsid w:val="008977F5"/>
    <w:rsid w:val="00897837"/>
    <w:rsid w:val="00897DF7"/>
    <w:rsid w:val="008A15DA"/>
    <w:rsid w:val="008A1958"/>
    <w:rsid w:val="008A1AA0"/>
    <w:rsid w:val="008A389B"/>
    <w:rsid w:val="008A3F26"/>
    <w:rsid w:val="008A5473"/>
    <w:rsid w:val="008A5884"/>
    <w:rsid w:val="008B049F"/>
    <w:rsid w:val="008B1205"/>
    <w:rsid w:val="008B2ACB"/>
    <w:rsid w:val="008B31D3"/>
    <w:rsid w:val="008B57DB"/>
    <w:rsid w:val="008B7C32"/>
    <w:rsid w:val="008C1800"/>
    <w:rsid w:val="008C1837"/>
    <w:rsid w:val="008C3056"/>
    <w:rsid w:val="008C397E"/>
    <w:rsid w:val="008C3A27"/>
    <w:rsid w:val="008C3E4C"/>
    <w:rsid w:val="008C5937"/>
    <w:rsid w:val="008C7616"/>
    <w:rsid w:val="008D1F23"/>
    <w:rsid w:val="008D44D4"/>
    <w:rsid w:val="008D672C"/>
    <w:rsid w:val="008D7EAB"/>
    <w:rsid w:val="008E0ACE"/>
    <w:rsid w:val="008E0ECD"/>
    <w:rsid w:val="008E11FE"/>
    <w:rsid w:val="008E4819"/>
    <w:rsid w:val="008E5269"/>
    <w:rsid w:val="008E5506"/>
    <w:rsid w:val="008E666B"/>
    <w:rsid w:val="008F06CE"/>
    <w:rsid w:val="008F2FBE"/>
    <w:rsid w:val="009008BA"/>
    <w:rsid w:val="00900925"/>
    <w:rsid w:val="00900D86"/>
    <w:rsid w:val="00901030"/>
    <w:rsid w:val="0090270F"/>
    <w:rsid w:val="0090276D"/>
    <w:rsid w:val="009032DB"/>
    <w:rsid w:val="00903F2D"/>
    <w:rsid w:val="00904F5C"/>
    <w:rsid w:val="00906A38"/>
    <w:rsid w:val="00906BA6"/>
    <w:rsid w:val="00911A36"/>
    <w:rsid w:val="00911D0E"/>
    <w:rsid w:val="00912A30"/>
    <w:rsid w:val="0091348C"/>
    <w:rsid w:val="009153A0"/>
    <w:rsid w:val="009222B7"/>
    <w:rsid w:val="00924AAF"/>
    <w:rsid w:val="00925982"/>
    <w:rsid w:val="009259CA"/>
    <w:rsid w:val="00926160"/>
    <w:rsid w:val="009272CF"/>
    <w:rsid w:val="009315AD"/>
    <w:rsid w:val="009319F4"/>
    <w:rsid w:val="00931B3E"/>
    <w:rsid w:val="009326F4"/>
    <w:rsid w:val="00932BD7"/>
    <w:rsid w:val="0093349E"/>
    <w:rsid w:val="00934569"/>
    <w:rsid w:val="009361EC"/>
    <w:rsid w:val="00940DE4"/>
    <w:rsid w:val="00942BB5"/>
    <w:rsid w:val="009432DF"/>
    <w:rsid w:val="009433D6"/>
    <w:rsid w:val="009434A8"/>
    <w:rsid w:val="009437CE"/>
    <w:rsid w:val="009445EA"/>
    <w:rsid w:val="00945A20"/>
    <w:rsid w:val="0094657B"/>
    <w:rsid w:val="009478C7"/>
    <w:rsid w:val="00947C0E"/>
    <w:rsid w:val="0095274D"/>
    <w:rsid w:val="009536A0"/>
    <w:rsid w:val="00955533"/>
    <w:rsid w:val="009555C1"/>
    <w:rsid w:val="00955E32"/>
    <w:rsid w:val="009576E8"/>
    <w:rsid w:val="00960538"/>
    <w:rsid w:val="00960874"/>
    <w:rsid w:val="0096094B"/>
    <w:rsid w:val="00961217"/>
    <w:rsid w:val="00962746"/>
    <w:rsid w:val="0096341F"/>
    <w:rsid w:val="00964059"/>
    <w:rsid w:val="00966AEF"/>
    <w:rsid w:val="0096741D"/>
    <w:rsid w:val="00967C56"/>
    <w:rsid w:val="00971F29"/>
    <w:rsid w:val="00972507"/>
    <w:rsid w:val="00974918"/>
    <w:rsid w:val="00974B89"/>
    <w:rsid w:val="00975BE0"/>
    <w:rsid w:val="00975D11"/>
    <w:rsid w:val="00976F09"/>
    <w:rsid w:val="009773A0"/>
    <w:rsid w:val="00981399"/>
    <w:rsid w:val="00982845"/>
    <w:rsid w:val="009865D3"/>
    <w:rsid w:val="009874D6"/>
    <w:rsid w:val="00987D9C"/>
    <w:rsid w:val="0099008E"/>
    <w:rsid w:val="009902E9"/>
    <w:rsid w:val="009918A3"/>
    <w:rsid w:val="00994A95"/>
    <w:rsid w:val="00994DB7"/>
    <w:rsid w:val="009A0397"/>
    <w:rsid w:val="009A0F7F"/>
    <w:rsid w:val="009A12A7"/>
    <w:rsid w:val="009A1DC6"/>
    <w:rsid w:val="009A246B"/>
    <w:rsid w:val="009A2914"/>
    <w:rsid w:val="009A2B34"/>
    <w:rsid w:val="009A468F"/>
    <w:rsid w:val="009A584D"/>
    <w:rsid w:val="009A5B7B"/>
    <w:rsid w:val="009A7EF2"/>
    <w:rsid w:val="009B1050"/>
    <w:rsid w:val="009B11F7"/>
    <w:rsid w:val="009B339D"/>
    <w:rsid w:val="009B34E1"/>
    <w:rsid w:val="009B41B4"/>
    <w:rsid w:val="009B7360"/>
    <w:rsid w:val="009B73DF"/>
    <w:rsid w:val="009B765C"/>
    <w:rsid w:val="009B7B87"/>
    <w:rsid w:val="009C1264"/>
    <w:rsid w:val="009C1B35"/>
    <w:rsid w:val="009C1BA8"/>
    <w:rsid w:val="009C1F12"/>
    <w:rsid w:val="009C223D"/>
    <w:rsid w:val="009C28D9"/>
    <w:rsid w:val="009C2AF5"/>
    <w:rsid w:val="009C2FE2"/>
    <w:rsid w:val="009C4D4C"/>
    <w:rsid w:val="009C6AED"/>
    <w:rsid w:val="009C6CE1"/>
    <w:rsid w:val="009C755A"/>
    <w:rsid w:val="009D13DF"/>
    <w:rsid w:val="009D14C4"/>
    <w:rsid w:val="009D45AC"/>
    <w:rsid w:val="009D7D1F"/>
    <w:rsid w:val="009E0C74"/>
    <w:rsid w:val="009E11F5"/>
    <w:rsid w:val="009E1955"/>
    <w:rsid w:val="009E3B80"/>
    <w:rsid w:val="009E511E"/>
    <w:rsid w:val="009E725D"/>
    <w:rsid w:val="009E727D"/>
    <w:rsid w:val="009E7FD0"/>
    <w:rsid w:val="009F0136"/>
    <w:rsid w:val="009F2B6F"/>
    <w:rsid w:val="009F3C8F"/>
    <w:rsid w:val="009F40F8"/>
    <w:rsid w:val="009F49CA"/>
    <w:rsid w:val="00A004E9"/>
    <w:rsid w:val="00A009E0"/>
    <w:rsid w:val="00A01C28"/>
    <w:rsid w:val="00A04794"/>
    <w:rsid w:val="00A04BCA"/>
    <w:rsid w:val="00A063C5"/>
    <w:rsid w:val="00A07CF2"/>
    <w:rsid w:val="00A10790"/>
    <w:rsid w:val="00A118B0"/>
    <w:rsid w:val="00A14863"/>
    <w:rsid w:val="00A17CC3"/>
    <w:rsid w:val="00A20B34"/>
    <w:rsid w:val="00A22978"/>
    <w:rsid w:val="00A23BA4"/>
    <w:rsid w:val="00A24D92"/>
    <w:rsid w:val="00A263E7"/>
    <w:rsid w:val="00A26806"/>
    <w:rsid w:val="00A27D9B"/>
    <w:rsid w:val="00A30105"/>
    <w:rsid w:val="00A334DE"/>
    <w:rsid w:val="00A34332"/>
    <w:rsid w:val="00A34F6D"/>
    <w:rsid w:val="00A358DF"/>
    <w:rsid w:val="00A3721D"/>
    <w:rsid w:val="00A40057"/>
    <w:rsid w:val="00A40D01"/>
    <w:rsid w:val="00A418CC"/>
    <w:rsid w:val="00A4302B"/>
    <w:rsid w:val="00A43107"/>
    <w:rsid w:val="00A44FF3"/>
    <w:rsid w:val="00A45000"/>
    <w:rsid w:val="00A46907"/>
    <w:rsid w:val="00A47274"/>
    <w:rsid w:val="00A501EF"/>
    <w:rsid w:val="00A50975"/>
    <w:rsid w:val="00A53288"/>
    <w:rsid w:val="00A53A43"/>
    <w:rsid w:val="00A552F2"/>
    <w:rsid w:val="00A56ED2"/>
    <w:rsid w:val="00A57D92"/>
    <w:rsid w:val="00A60130"/>
    <w:rsid w:val="00A602F3"/>
    <w:rsid w:val="00A60BE3"/>
    <w:rsid w:val="00A60C81"/>
    <w:rsid w:val="00A61644"/>
    <w:rsid w:val="00A64253"/>
    <w:rsid w:val="00A65051"/>
    <w:rsid w:val="00A6525F"/>
    <w:rsid w:val="00A65DEC"/>
    <w:rsid w:val="00A65F60"/>
    <w:rsid w:val="00A6774F"/>
    <w:rsid w:val="00A67839"/>
    <w:rsid w:val="00A67F93"/>
    <w:rsid w:val="00A70BB5"/>
    <w:rsid w:val="00A7455F"/>
    <w:rsid w:val="00A76418"/>
    <w:rsid w:val="00A76D64"/>
    <w:rsid w:val="00A804CC"/>
    <w:rsid w:val="00A80E54"/>
    <w:rsid w:val="00A843B0"/>
    <w:rsid w:val="00A87E4A"/>
    <w:rsid w:val="00A90E3A"/>
    <w:rsid w:val="00A9146C"/>
    <w:rsid w:val="00A928E3"/>
    <w:rsid w:val="00A938C6"/>
    <w:rsid w:val="00A93B3D"/>
    <w:rsid w:val="00A940C3"/>
    <w:rsid w:val="00A9433F"/>
    <w:rsid w:val="00A95F3F"/>
    <w:rsid w:val="00A96E83"/>
    <w:rsid w:val="00A9799D"/>
    <w:rsid w:val="00AA0113"/>
    <w:rsid w:val="00AA0F96"/>
    <w:rsid w:val="00AA1B54"/>
    <w:rsid w:val="00AA27D0"/>
    <w:rsid w:val="00AA2D34"/>
    <w:rsid w:val="00AA3417"/>
    <w:rsid w:val="00AA3581"/>
    <w:rsid w:val="00AA3A45"/>
    <w:rsid w:val="00AA51B7"/>
    <w:rsid w:val="00AA7A45"/>
    <w:rsid w:val="00AB0965"/>
    <w:rsid w:val="00AB2DA3"/>
    <w:rsid w:val="00AB4947"/>
    <w:rsid w:val="00AB6506"/>
    <w:rsid w:val="00AC0750"/>
    <w:rsid w:val="00AC2702"/>
    <w:rsid w:val="00AC3D2A"/>
    <w:rsid w:val="00AC42B9"/>
    <w:rsid w:val="00AC438D"/>
    <w:rsid w:val="00AC71AD"/>
    <w:rsid w:val="00AC7578"/>
    <w:rsid w:val="00AD15D9"/>
    <w:rsid w:val="00AD3036"/>
    <w:rsid w:val="00AD5E37"/>
    <w:rsid w:val="00AD70DB"/>
    <w:rsid w:val="00AD72CB"/>
    <w:rsid w:val="00AE0C03"/>
    <w:rsid w:val="00AE1337"/>
    <w:rsid w:val="00AE1493"/>
    <w:rsid w:val="00AE203E"/>
    <w:rsid w:val="00AE2078"/>
    <w:rsid w:val="00AE33B3"/>
    <w:rsid w:val="00AE36F9"/>
    <w:rsid w:val="00AE60B1"/>
    <w:rsid w:val="00AE6EC8"/>
    <w:rsid w:val="00AF1924"/>
    <w:rsid w:val="00AF25B8"/>
    <w:rsid w:val="00AF494D"/>
    <w:rsid w:val="00AF610D"/>
    <w:rsid w:val="00AF718F"/>
    <w:rsid w:val="00AF7827"/>
    <w:rsid w:val="00B00574"/>
    <w:rsid w:val="00B00F4C"/>
    <w:rsid w:val="00B01386"/>
    <w:rsid w:val="00B01B57"/>
    <w:rsid w:val="00B042F4"/>
    <w:rsid w:val="00B04BD4"/>
    <w:rsid w:val="00B06C43"/>
    <w:rsid w:val="00B07C35"/>
    <w:rsid w:val="00B10980"/>
    <w:rsid w:val="00B13DF7"/>
    <w:rsid w:val="00B14F4D"/>
    <w:rsid w:val="00B15530"/>
    <w:rsid w:val="00B155E7"/>
    <w:rsid w:val="00B15903"/>
    <w:rsid w:val="00B16461"/>
    <w:rsid w:val="00B16509"/>
    <w:rsid w:val="00B200E7"/>
    <w:rsid w:val="00B21569"/>
    <w:rsid w:val="00B21932"/>
    <w:rsid w:val="00B21B03"/>
    <w:rsid w:val="00B22E68"/>
    <w:rsid w:val="00B2406F"/>
    <w:rsid w:val="00B240D5"/>
    <w:rsid w:val="00B25A34"/>
    <w:rsid w:val="00B30B2D"/>
    <w:rsid w:val="00B3159F"/>
    <w:rsid w:val="00B34383"/>
    <w:rsid w:val="00B37C5D"/>
    <w:rsid w:val="00B420CF"/>
    <w:rsid w:val="00B43635"/>
    <w:rsid w:val="00B50555"/>
    <w:rsid w:val="00B52BAC"/>
    <w:rsid w:val="00B535D2"/>
    <w:rsid w:val="00B5422C"/>
    <w:rsid w:val="00B54428"/>
    <w:rsid w:val="00B56F6B"/>
    <w:rsid w:val="00B57BD8"/>
    <w:rsid w:val="00B60106"/>
    <w:rsid w:val="00B618FA"/>
    <w:rsid w:val="00B66361"/>
    <w:rsid w:val="00B66E76"/>
    <w:rsid w:val="00B67AD9"/>
    <w:rsid w:val="00B67FEE"/>
    <w:rsid w:val="00B70223"/>
    <w:rsid w:val="00B70BC8"/>
    <w:rsid w:val="00B803ED"/>
    <w:rsid w:val="00B809C7"/>
    <w:rsid w:val="00B80D18"/>
    <w:rsid w:val="00B81236"/>
    <w:rsid w:val="00B9001A"/>
    <w:rsid w:val="00B90064"/>
    <w:rsid w:val="00B9040C"/>
    <w:rsid w:val="00B9245F"/>
    <w:rsid w:val="00B92E6F"/>
    <w:rsid w:val="00B93D27"/>
    <w:rsid w:val="00B94D56"/>
    <w:rsid w:val="00B97B90"/>
    <w:rsid w:val="00BA6166"/>
    <w:rsid w:val="00BA6B4A"/>
    <w:rsid w:val="00BA769A"/>
    <w:rsid w:val="00BB00E2"/>
    <w:rsid w:val="00BB105C"/>
    <w:rsid w:val="00BB16BC"/>
    <w:rsid w:val="00BB4305"/>
    <w:rsid w:val="00BB4CD1"/>
    <w:rsid w:val="00BB759C"/>
    <w:rsid w:val="00BB7797"/>
    <w:rsid w:val="00BC0A45"/>
    <w:rsid w:val="00BC0B17"/>
    <w:rsid w:val="00BC1755"/>
    <w:rsid w:val="00BC203A"/>
    <w:rsid w:val="00BC2563"/>
    <w:rsid w:val="00BC30A0"/>
    <w:rsid w:val="00BC339E"/>
    <w:rsid w:val="00BC5698"/>
    <w:rsid w:val="00BC5A79"/>
    <w:rsid w:val="00BC5ABA"/>
    <w:rsid w:val="00BC6060"/>
    <w:rsid w:val="00BD014F"/>
    <w:rsid w:val="00BD168E"/>
    <w:rsid w:val="00BD23A1"/>
    <w:rsid w:val="00BD263B"/>
    <w:rsid w:val="00BD4E68"/>
    <w:rsid w:val="00BD76EE"/>
    <w:rsid w:val="00BD7B08"/>
    <w:rsid w:val="00BD7C3E"/>
    <w:rsid w:val="00BE275F"/>
    <w:rsid w:val="00BE2E49"/>
    <w:rsid w:val="00BE38E7"/>
    <w:rsid w:val="00BE437C"/>
    <w:rsid w:val="00BE58DE"/>
    <w:rsid w:val="00BE67F6"/>
    <w:rsid w:val="00BE7B33"/>
    <w:rsid w:val="00BF199E"/>
    <w:rsid w:val="00BF7A56"/>
    <w:rsid w:val="00C00DFA"/>
    <w:rsid w:val="00C021D5"/>
    <w:rsid w:val="00C02D83"/>
    <w:rsid w:val="00C03134"/>
    <w:rsid w:val="00C05BC9"/>
    <w:rsid w:val="00C103F4"/>
    <w:rsid w:val="00C10A0B"/>
    <w:rsid w:val="00C1289F"/>
    <w:rsid w:val="00C164A6"/>
    <w:rsid w:val="00C173EB"/>
    <w:rsid w:val="00C1761F"/>
    <w:rsid w:val="00C1796A"/>
    <w:rsid w:val="00C17FA9"/>
    <w:rsid w:val="00C202FB"/>
    <w:rsid w:val="00C2197E"/>
    <w:rsid w:val="00C2317F"/>
    <w:rsid w:val="00C246AF"/>
    <w:rsid w:val="00C264E1"/>
    <w:rsid w:val="00C27804"/>
    <w:rsid w:val="00C300BF"/>
    <w:rsid w:val="00C33395"/>
    <w:rsid w:val="00C34A2B"/>
    <w:rsid w:val="00C3621C"/>
    <w:rsid w:val="00C422A8"/>
    <w:rsid w:val="00C449C4"/>
    <w:rsid w:val="00C45E8F"/>
    <w:rsid w:val="00C471D0"/>
    <w:rsid w:val="00C50C81"/>
    <w:rsid w:val="00C51E60"/>
    <w:rsid w:val="00C5258B"/>
    <w:rsid w:val="00C533D1"/>
    <w:rsid w:val="00C53D5A"/>
    <w:rsid w:val="00C544D6"/>
    <w:rsid w:val="00C57D11"/>
    <w:rsid w:val="00C628CA"/>
    <w:rsid w:val="00C63264"/>
    <w:rsid w:val="00C640BF"/>
    <w:rsid w:val="00C65A75"/>
    <w:rsid w:val="00C666CD"/>
    <w:rsid w:val="00C706DE"/>
    <w:rsid w:val="00C71E42"/>
    <w:rsid w:val="00C75272"/>
    <w:rsid w:val="00C76635"/>
    <w:rsid w:val="00C77015"/>
    <w:rsid w:val="00C772F0"/>
    <w:rsid w:val="00C77448"/>
    <w:rsid w:val="00C8427B"/>
    <w:rsid w:val="00C85AA4"/>
    <w:rsid w:val="00C8616B"/>
    <w:rsid w:val="00C9144E"/>
    <w:rsid w:val="00C91835"/>
    <w:rsid w:val="00C925EF"/>
    <w:rsid w:val="00C9314A"/>
    <w:rsid w:val="00C93CE9"/>
    <w:rsid w:val="00C9448B"/>
    <w:rsid w:val="00C9500F"/>
    <w:rsid w:val="00C9595D"/>
    <w:rsid w:val="00C95CE1"/>
    <w:rsid w:val="00C97D0B"/>
    <w:rsid w:val="00CA0AF7"/>
    <w:rsid w:val="00CA0E25"/>
    <w:rsid w:val="00CA2967"/>
    <w:rsid w:val="00CA379C"/>
    <w:rsid w:val="00CA441B"/>
    <w:rsid w:val="00CB01AC"/>
    <w:rsid w:val="00CB0C4E"/>
    <w:rsid w:val="00CB18E5"/>
    <w:rsid w:val="00CB5543"/>
    <w:rsid w:val="00CB6D38"/>
    <w:rsid w:val="00CB775D"/>
    <w:rsid w:val="00CC1909"/>
    <w:rsid w:val="00CC2FE1"/>
    <w:rsid w:val="00CC5B1E"/>
    <w:rsid w:val="00CD1793"/>
    <w:rsid w:val="00CD1B32"/>
    <w:rsid w:val="00CD215D"/>
    <w:rsid w:val="00CD29BB"/>
    <w:rsid w:val="00CD4FC7"/>
    <w:rsid w:val="00CD7890"/>
    <w:rsid w:val="00CE248B"/>
    <w:rsid w:val="00CE2C3F"/>
    <w:rsid w:val="00CE3183"/>
    <w:rsid w:val="00CE39DC"/>
    <w:rsid w:val="00CE3FF3"/>
    <w:rsid w:val="00CE4191"/>
    <w:rsid w:val="00CE539B"/>
    <w:rsid w:val="00CE5F9B"/>
    <w:rsid w:val="00CE77EC"/>
    <w:rsid w:val="00CF5EFE"/>
    <w:rsid w:val="00CF68C4"/>
    <w:rsid w:val="00CF6B1E"/>
    <w:rsid w:val="00CF7B3B"/>
    <w:rsid w:val="00D0179D"/>
    <w:rsid w:val="00D02909"/>
    <w:rsid w:val="00D02AB7"/>
    <w:rsid w:val="00D0383F"/>
    <w:rsid w:val="00D03AC5"/>
    <w:rsid w:val="00D05C2D"/>
    <w:rsid w:val="00D05D06"/>
    <w:rsid w:val="00D05F41"/>
    <w:rsid w:val="00D115DA"/>
    <w:rsid w:val="00D12AA6"/>
    <w:rsid w:val="00D12E34"/>
    <w:rsid w:val="00D1335D"/>
    <w:rsid w:val="00D150CD"/>
    <w:rsid w:val="00D1753B"/>
    <w:rsid w:val="00D20232"/>
    <w:rsid w:val="00D2107D"/>
    <w:rsid w:val="00D2109D"/>
    <w:rsid w:val="00D211FC"/>
    <w:rsid w:val="00D21D2F"/>
    <w:rsid w:val="00D220A0"/>
    <w:rsid w:val="00D23E28"/>
    <w:rsid w:val="00D2525B"/>
    <w:rsid w:val="00D256BB"/>
    <w:rsid w:val="00D316D9"/>
    <w:rsid w:val="00D345A1"/>
    <w:rsid w:val="00D37B92"/>
    <w:rsid w:val="00D37D58"/>
    <w:rsid w:val="00D43F07"/>
    <w:rsid w:val="00D44F43"/>
    <w:rsid w:val="00D47611"/>
    <w:rsid w:val="00D47693"/>
    <w:rsid w:val="00D50242"/>
    <w:rsid w:val="00D530E7"/>
    <w:rsid w:val="00D54969"/>
    <w:rsid w:val="00D54F86"/>
    <w:rsid w:val="00D56429"/>
    <w:rsid w:val="00D57779"/>
    <w:rsid w:val="00D608D4"/>
    <w:rsid w:val="00D64F48"/>
    <w:rsid w:val="00D66060"/>
    <w:rsid w:val="00D66FB5"/>
    <w:rsid w:val="00D67371"/>
    <w:rsid w:val="00D71031"/>
    <w:rsid w:val="00D72E80"/>
    <w:rsid w:val="00D734F7"/>
    <w:rsid w:val="00D751FB"/>
    <w:rsid w:val="00D76D8C"/>
    <w:rsid w:val="00D773E4"/>
    <w:rsid w:val="00D77927"/>
    <w:rsid w:val="00D823E3"/>
    <w:rsid w:val="00D8252B"/>
    <w:rsid w:val="00D82542"/>
    <w:rsid w:val="00D847BC"/>
    <w:rsid w:val="00D84941"/>
    <w:rsid w:val="00D85728"/>
    <w:rsid w:val="00D87064"/>
    <w:rsid w:val="00D87184"/>
    <w:rsid w:val="00D871CD"/>
    <w:rsid w:val="00D90251"/>
    <w:rsid w:val="00D90348"/>
    <w:rsid w:val="00D906FB"/>
    <w:rsid w:val="00D90F10"/>
    <w:rsid w:val="00D9239C"/>
    <w:rsid w:val="00D947CD"/>
    <w:rsid w:val="00D95A7B"/>
    <w:rsid w:val="00D96073"/>
    <w:rsid w:val="00D97AFB"/>
    <w:rsid w:val="00DA13C5"/>
    <w:rsid w:val="00DA1B86"/>
    <w:rsid w:val="00DA5974"/>
    <w:rsid w:val="00DA6763"/>
    <w:rsid w:val="00DA6ACE"/>
    <w:rsid w:val="00DA7666"/>
    <w:rsid w:val="00DB166B"/>
    <w:rsid w:val="00DB2DC5"/>
    <w:rsid w:val="00DB2DC9"/>
    <w:rsid w:val="00DB4D98"/>
    <w:rsid w:val="00DB5967"/>
    <w:rsid w:val="00DB5E26"/>
    <w:rsid w:val="00DB6B50"/>
    <w:rsid w:val="00DB70F8"/>
    <w:rsid w:val="00DC17FA"/>
    <w:rsid w:val="00DC18C5"/>
    <w:rsid w:val="00DC194A"/>
    <w:rsid w:val="00DC1DDF"/>
    <w:rsid w:val="00DC2642"/>
    <w:rsid w:val="00DC3516"/>
    <w:rsid w:val="00DC3874"/>
    <w:rsid w:val="00DC3C16"/>
    <w:rsid w:val="00DC493A"/>
    <w:rsid w:val="00DC4D18"/>
    <w:rsid w:val="00DC67DF"/>
    <w:rsid w:val="00DD054D"/>
    <w:rsid w:val="00DD1900"/>
    <w:rsid w:val="00DD363B"/>
    <w:rsid w:val="00DD567E"/>
    <w:rsid w:val="00DD688B"/>
    <w:rsid w:val="00DD7AEB"/>
    <w:rsid w:val="00DE0E5E"/>
    <w:rsid w:val="00DE15A9"/>
    <w:rsid w:val="00DE290E"/>
    <w:rsid w:val="00DE3139"/>
    <w:rsid w:val="00DE3DBE"/>
    <w:rsid w:val="00DE4E85"/>
    <w:rsid w:val="00DE4F37"/>
    <w:rsid w:val="00DE68B1"/>
    <w:rsid w:val="00DF0801"/>
    <w:rsid w:val="00DF2439"/>
    <w:rsid w:val="00DF3401"/>
    <w:rsid w:val="00DF4F34"/>
    <w:rsid w:val="00DF789C"/>
    <w:rsid w:val="00E0224C"/>
    <w:rsid w:val="00E052AF"/>
    <w:rsid w:val="00E052F1"/>
    <w:rsid w:val="00E07507"/>
    <w:rsid w:val="00E07E3B"/>
    <w:rsid w:val="00E10E0F"/>
    <w:rsid w:val="00E10F65"/>
    <w:rsid w:val="00E11C67"/>
    <w:rsid w:val="00E1209E"/>
    <w:rsid w:val="00E132B4"/>
    <w:rsid w:val="00E13BFA"/>
    <w:rsid w:val="00E1423B"/>
    <w:rsid w:val="00E14502"/>
    <w:rsid w:val="00E148AF"/>
    <w:rsid w:val="00E16858"/>
    <w:rsid w:val="00E16E84"/>
    <w:rsid w:val="00E17D12"/>
    <w:rsid w:val="00E2161F"/>
    <w:rsid w:val="00E22E7E"/>
    <w:rsid w:val="00E23224"/>
    <w:rsid w:val="00E2491A"/>
    <w:rsid w:val="00E24A83"/>
    <w:rsid w:val="00E24C82"/>
    <w:rsid w:val="00E25791"/>
    <w:rsid w:val="00E25BEA"/>
    <w:rsid w:val="00E27D9A"/>
    <w:rsid w:val="00E27FDE"/>
    <w:rsid w:val="00E3185F"/>
    <w:rsid w:val="00E31A4A"/>
    <w:rsid w:val="00E3418A"/>
    <w:rsid w:val="00E360B5"/>
    <w:rsid w:val="00E403ED"/>
    <w:rsid w:val="00E40B5D"/>
    <w:rsid w:val="00E4237A"/>
    <w:rsid w:val="00E42EA9"/>
    <w:rsid w:val="00E43D96"/>
    <w:rsid w:val="00E44A10"/>
    <w:rsid w:val="00E44AE9"/>
    <w:rsid w:val="00E44D62"/>
    <w:rsid w:val="00E44EC3"/>
    <w:rsid w:val="00E450A7"/>
    <w:rsid w:val="00E4513D"/>
    <w:rsid w:val="00E5017C"/>
    <w:rsid w:val="00E5028B"/>
    <w:rsid w:val="00E50445"/>
    <w:rsid w:val="00E549FD"/>
    <w:rsid w:val="00E554BF"/>
    <w:rsid w:val="00E55B12"/>
    <w:rsid w:val="00E56A94"/>
    <w:rsid w:val="00E56FA9"/>
    <w:rsid w:val="00E61618"/>
    <w:rsid w:val="00E6177C"/>
    <w:rsid w:val="00E625CA"/>
    <w:rsid w:val="00E6341D"/>
    <w:rsid w:val="00E7368A"/>
    <w:rsid w:val="00E73EC8"/>
    <w:rsid w:val="00E74022"/>
    <w:rsid w:val="00E75B54"/>
    <w:rsid w:val="00E7624D"/>
    <w:rsid w:val="00E819E8"/>
    <w:rsid w:val="00E842D7"/>
    <w:rsid w:val="00E845DB"/>
    <w:rsid w:val="00E84B1B"/>
    <w:rsid w:val="00E85007"/>
    <w:rsid w:val="00E85CDE"/>
    <w:rsid w:val="00E90F70"/>
    <w:rsid w:val="00E94508"/>
    <w:rsid w:val="00E94FB9"/>
    <w:rsid w:val="00E9558D"/>
    <w:rsid w:val="00E95BE5"/>
    <w:rsid w:val="00E97071"/>
    <w:rsid w:val="00EA03B9"/>
    <w:rsid w:val="00EA070F"/>
    <w:rsid w:val="00EA08A4"/>
    <w:rsid w:val="00EA3A39"/>
    <w:rsid w:val="00EA5634"/>
    <w:rsid w:val="00EA65DC"/>
    <w:rsid w:val="00EB1E6E"/>
    <w:rsid w:val="00EB5FA4"/>
    <w:rsid w:val="00EB6B3A"/>
    <w:rsid w:val="00EC0002"/>
    <w:rsid w:val="00EC1744"/>
    <w:rsid w:val="00EC2086"/>
    <w:rsid w:val="00EC283F"/>
    <w:rsid w:val="00EC32C6"/>
    <w:rsid w:val="00EC43BE"/>
    <w:rsid w:val="00EC4F0A"/>
    <w:rsid w:val="00EC7A59"/>
    <w:rsid w:val="00ED2A0B"/>
    <w:rsid w:val="00ED2C6A"/>
    <w:rsid w:val="00ED4E42"/>
    <w:rsid w:val="00ED7F97"/>
    <w:rsid w:val="00EE1AF3"/>
    <w:rsid w:val="00EE53BA"/>
    <w:rsid w:val="00EE6A85"/>
    <w:rsid w:val="00EF19CD"/>
    <w:rsid w:val="00EF2E3C"/>
    <w:rsid w:val="00EF32EE"/>
    <w:rsid w:val="00EF4FA7"/>
    <w:rsid w:val="00F01A24"/>
    <w:rsid w:val="00F02FD4"/>
    <w:rsid w:val="00F03A96"/>
    <w:rsid w:val="00F057D4"/>
    <w:rsid w:val="00F0697B"/>
    <w:rsid w:val="00F109A8"/>
    <w:rsid w:val="00F11049"/>
    <w:rsid w:val="00F116FA"/>
    <w:rsid w:val="00F12814"/>
    <w:rsid w:val="00F12A35"/>
    <w:rsid w:val="00F17D7E"/>
    <w:rsid w:val="00F2091A"/>
    <w:rsid w:val="00F23E5C"/>
    <w:rsid w:val="00F248F6"/>
    <w:rsid w:val="00F25407"/>
    <w:rsid w:val="00F26BC1"/>
    <w:rsid w:val="00F2708B"/>
    <w:rsid w:val="00F27730"/>
    <w:rsid w:val="00F2788A"/>
    <w:rsid w:val="00F3133D"/>
    <w:rsid w:val="00F34507"/>
    <w:rsid w:val="00F35F1E"/>
    <w:rsid w:val="00F3651E"/>
    <w:rsid w:val="00F367AF"/>
    <w:rsid w:val="00F368A4"/>
    <w:rsid w:val="00F36BC3"/>
    <w:rsid w:val="00F4029A"/>
    <w:rsid w:val="00F402E3"/>
    <w:rsid w:val="00F42B63"/>
    <w:rsid w:val="00F4373E"/>
    <w:rsid w:val="00F44878"/>
    <w:rsid w:val="00F45717"/>
    <w:rsid w:val="00F52F1C"/>
    <w:rsid w:val="00F548B2"/>
    <w:rsid w:val="00F54C63"/>
    <w:rsid w:val="00F5622C"/>
    <w:rsid w:val="00F57EE4"/>
    <w:rsid w:val="00F60639"/>
    <w:rsid w:val="00F64C75"/>
    <w:rsid w:val="00F66725"/>
    <w:rsid w:val="00F7059F"/>
    <w:rsid w:val="00F70781"/>
    <w:rsid w:val="00F709FE"/>
    <w:rsid w:val="00F73005"/>
    <w:rsid w:val="00F73602"/>
    <w:rsid w:val="00F73D29"/>
    <w:rsid w:val="00F7708F"/>
    <w:rsid w:val="00F82EFB"/>
    <w:rsid w:val="00F8558A"/>
    <w:rsid w:val="00F8564F"/>
    <w:rsid w:val="00F862D6"/>
    <w:rsid w:val="00F90768"/>
    <w:rsid w:val="00F90FB8"/>
    <w:rsid w:val="00F931F7"/>
    <w:rsid w:val="00F93558"/>
    <w:rsid w:val="00F9358C"/>
    <w:rsid w:val="00F95715"/>
    <w:rsid w:val="00F97559"/>
    <w:rsid w:val="00FA07A9"/>
    <w:rsid w:val="00FA21E7"/>
    <w:rsid w:val="00FA4C43"/>
    <w:rsid w:val="00FB23A5"/>
    <w:rsid w:val="00FB23AC"/>
    <w:rsid w:val="00FB2539"/>
    <w:rsid w:val="00FB3727"/>
    <w:rsid w:val="00FB3B4B"/>
    <w:rsid w:val="00FB3EF3"/>
    <w:rsid w:val="00FC046A"/>
    <w:rsid w:val="00FC1599"/>
    <w:rsid w:val="00FC27AF"/>
    <w:rsid w:val="00FC3C65"/>
    <w:rsid w:val="00FC4286"/>
    <w:rsid w:val="00FC4E05"/>
    <w:rsid w:val="00FC78D3"/>
    <w:rsid w:val="00FD2C07"/>
    <w:rsid w:val="00FD34D3"/>
    <w:rsid w:val="00FD4E20"/>
    <w:rsid w:val="00FD5FFA"/>
    <w:rsid w:val="00FD74A1"/>
    <w:rsid w:val="00FE06F1"/>
    <w:rsid w:val="00FE1343"/>
    <w:rsid w:val="00FE28CE"/>
    <w:rsid w:val="00FE650E"/>
    <w:rsid w:val="00FE75BD"/>
    <w:rsid w:val="00FF115B"/>
    <w:rsid w:val="00FF301C"/>
    <w:rsid w:val="00FF3C5E"/>
    <w:rsid w:val="00FF40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C6DD875"/>
  <w15:chartTrackingRefBased/>
  <w15:docId w15:val="{CD2A6E2B-5A1D-4612-B4CB-BD8B9979E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4E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64E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EB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64EB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52466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24664"/>
    <w:rPr>
      <w:rFonts w:ascii="Calibri" w:hAnsi="Calibri" w:cs="Calibri"/>
      <w:noProof/>
      <w:lang w:val="en-US"/>
    </w:rPr>
  </w:style>
  <w:style w:type="paragraph" w:customStyle="1" w:styleId="EndNoteBibliography">
    <w:name w:val="EndNote Bibliography"/>
    <w:basedOn w:val="Normal"/>
    <w:link w:val="EndNoteBibliographyChar"/>
    <w:rsid w:val="0052466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24664"/>
    <w:rPr>
      <w:rFonts w:ascii="Calibri" w:hAnsi="Calibri" w:cs="Calibri"/>
      <w:noProof/>
      <w:lang w:val="en-US"/>
    </w:rPr>
  </w:style>
  <w:style w:type="character" w:styleId="Hyperlink">
    <w:name w:val="Hyperlink"/>
    <w:basedOn w:val="DefaultParagraphFont"/>
    <w:uiPriority w:val="99"/>
    <w:unhideWhenUsed/>
    <w:rsid w:val="00F12814"/>
    <w:rPr>
      <w:color w:val="0563C1" w:themeColor="hyperlink"/>
      <w:u w:val="single"/>
    </w:rPr>
  </w:style>
  <w:style w:type="character" w:styleId="UnresolvedMention">
    <w:name w:val="Unresolved Mention"/>
    <w:basedOn w:val="DefaultParagraphFont"/>
    <w:uiPriority w:val="99"/>
    <w:semiHidden/>
    <w:unhideWhenUsed/>
    <w:rsid w:val="00F12814"/>
    <w:rPr>
      <w:color w:val="605E5C"/>
      <w:shd w:val="clear" w:color="auto" w:fill="E1DFDD"/>
    </w:rPr>
  </w:style>
  <w:style w:type="paragraph" w:styleId="Header">
    <w:name w:val="header"/>
    <w:basedOn w:val="Normal"/>
    <w:link w:val="HeaderChar"/>
    <w:uiPriority w:val="99"/>
    <w:unhideWhenUsed/>
    <w:rsid w:val="00EE1A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1AF3"/>
  </w:style>
  <w:style w:type="paragraph" w:styleId="Footer">
    <w:name w:val="footer"/>
    <w:basedOn w:val="Normal"/>
    <w:link w:val="FooterChar"/>
    <w:uiPriority w:val="99"/>
    <w:unhideWhenUsed/>
    <w:rsid w:val="00EE1A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AF3"/>
  </w:style>
  <w:style w:type="paragraph" w:styleId="ListParagraph">
    <w:name w:val="List Paragraph"/>
    <w:basedOn w:val="Normal"/>
    <w:uiPriority w:val="34"/>
    <w:qFormat/>
    <w:rsid w:val="006D39EB"/>
    <w:pPr>
      <w:ind w:left="720"/>
      <w:contextualSpacing/>
    </w:pPr>
  </w:style>
  <w:style w:type="paragraph" w:styleId="Revision">
    <w:name w:val="Revision"/>
    <w:hidden/>
    <w:uiPriority w:val="99"/>
    <w:semiHidden/>
    <w:rsid w:val="00233F39"/>
    <w:pPr>
      <w:spacing w:after="0" w:line="240" w:lineRule="auto"/>
    </w:pPr>
  </w:style>
  <w:style w:type="character" w:styleId="FollowedHyperlink">
    <w:name w:val="FollowedHyperlink"/>
    <w:basedOn w:val="DefaultParagraphFont"/>
    <w:uiPriority w:val="99"/>
    <w:semiHidden/>
    <w:unhideWhenUsed/>
    <w:rsid w:val="008B1205"/>
    <w:rPr>
      <w:color w:val="954F72" w:themeColor="followedHyperlink"/>
      <w:u w:val="single"/>
    </w:rPr>
  </w:style>
  <w:style w:type="table" w:styleId="TableGrid">
    <w:name w:val="Table Grid"/>
    <w:basedOn w:val="TableNormal"/>
    <w:uiPriority w:val="39"/>
    <w:rsid w:val="00223C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41ABF"/>
    <w:rPr>
      <w:sz w:val="16"/>
      <w:szCs w:val="16"/>
    </w:rPr>
  </w:style>
  <w:style w:type="paragraph" w:styleId="CommentText">
    <w:name w:val="annotation text"/>
    <w:basedOn w:val="Normal"/>
    <w:link w:val="CommentTextChar"/>
    <w:uiPriority w:val="99"/>
    <w:semiHidden/>
    <w:unhideWhenUsed/>
    <w:rsid w:val="00241ABF"/>
    <w:pPr>
      <w:spacing w:line="240" w:lineRule="auto"/>
    </w:pPr>
    <w:rPr>
      <w:sz w:val="20"/>
      <w:szCs w:val="20"/>
    </w:rPr>
  </w:style>
  <w:style w:type="character" w:customStyle="1" w:styleId="CommentTextChar">
    <w:name w:val="Comment Text Char"/>
    <w:basedOn w:val="DefaultParagraphFont"/>
    <w:link w:val="CommentText"/>
    <w:uiPriority w:val="99"/>
    <w:semiHidden/>
    <w:rsid w:val="00241ABF"/>
    <w:rPr>
      <w:sz w:val="20"/>
      <w:szCs w:val="20"/>
    </w:rPr>
  </w:style>
  <w:style w:type="paragraph" w:styleId="CommentSubject">
    <w:name w:val="annotation subject"/>
    <w:basedOn w:val="CommentText"/>
    <w:next w:val="CommentText"/>
    <w:link w:val="CommentSubjectChar"/>
    <w:uiPriority w:val="99"/>
    <w:semiHidden/>
    <w:unhideWhenUsed/>
    <w:rsid w:val="00241ABF"/>
    <w:rPr>
      <w:b/>
      <w:bCs/>
    </w:rPr>
  </w:style>
  <w:style w:type="character" w:customStyle="1" w:styleId="CommentSubjectChar">
    <w:name w:val="Comment Subject Char"/>
    <w:basedOn w:val="CommentTextChar"/>
    <w:link w:val="CommentSubject"/>
    <w:uiPriority w:val="99"/>
    <w:semiHidden/>
    <w:rsid w:val="00241ABF"/>
    <w:rPr>
      <w:b/>
      <w:bCs/>
      <w:sz w:val="20"/>
      <w:szCs w:val="20"/>
    </w:rPr>
  </w:style>
  <w:style w:type="paragraph" w:styleId="BalloonText">
    <w:name w:val="Balloon Text"/>
    <w:basedOn w:val="Normal"/>
    <w:link w:val="BalloonTextChar"/>
    <w:uiPriority w:val="99"/>
    <w:semiHidden/>
    <w:unhideWhenUsed/>
    <w:rsid w:val="00241A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1AB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78203">
      <w:bodyDiv w:val="1"/>
      <w:marLeft w:val="0"/>
      <w:marRight w:val="0"/>
      <w:marTop w:val="0"/>
      <w:marBottom w:val="0"/>
      <w:divBdr>
        <w:top w:val="none" w:sz="0" w:space="0" w:color="auto"/>
        <w:left w:val="none" w:sz="0" w:space="0" w:color="auto"/>
        <w:bottom w:val="none" w:sz="0" w:space="0" w:color="auto"/>
        <w:right w:val="none" w:sz="0" w:space="0" w:color="auto"/>
      </w:divBdr>
      <w:divsChild>
        <w:div w:id="744960110">
          <w:marLeft w:val="0"/>
          <w:marRight w:val="0"/>
          <w:marTop w:val="0"/>
          <w:marBottom w:val="0"/>
          <w:divBdr>
            <w:top w:val="none" w:sz="0" w:space="0" w:color="auto"/>
            <w:left w:val="none" w:sz="0" w:space="0" w:color="auto"/>
            <w:bottom w:val="none" w:sz="0" w:space="0" w:color="auto"/>
            <w:right w:val="none" w:sz="0" w:space="0" w:color="auto"/>
          </w:divBdr>
          <w:divsChild>
            <w:div w:id="146893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90264">
      <w:bodyDiv w:val="1"/>
      <w:marLeft w:val="0"/>
      <w:marRight w:val="0"/>
      <w:marTop w:val="0"/>
      <w:marBottom w:val="0"/>
      <w:divBdr>
        <w:top w:val="none" w:sz="0" w:space="0" w:color="auto"/>
        <w:left w:val="none" w:sz="0" w:space="0" w:color="auto"/>
        <w:bottom w:val="none" w:sz="0" w:space="0" w:color="auto"/>
        <w:right w:val="none" w:sz="0" w:space="0" w:color="auto"/>
      </w:divBdr>
      <w:divsChild>
        <w:div w:id="915432667">
          <w:marLeft w:val="0"/>
          <w:marRight w:val="0"/>
          <w:marTop w:val="400"/>
          <w:marBottom w:val="400"/>
          <w:divBdr>
            <w:top w:val="none" w:sz="0" w:space="0" w:color="auto"/>
            <w:left w:val="none" w:sz="0" w:space="0" w:color="auto"/>
            <w:bottom w:val="none" w:sz="0" w:space="0" w:color="auto"/>
            <w:right w:val="none" w:sz="0" w:space="0" w:color="auto"/>
          </w:divBdr>
          <w:divsChild>
            <w:div w:id="413092504">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875803362">
                  <w:marLeft w:val="0"/>
                  <w:marRight w:val="0"/>
                  <w:marTop w:val="200"/>
                  <w:marBottom w:val="0"/>
                  <w:divBdr>
                    <w:top w:val="none" w:sz="0" w:space="0" w:color="auto"/>
                    <w:left w:val="none" w:sz="0" w:space="0" w:color="auto"/>
                    <w:bottom w:val="none" w:sz="0" w:space="0" w:color="auto"/>
                    <w:right w:val="none" w:sz="0" w:space="0" w:color="auto"/>
                  </w:divBdr>
                  <w:divsChild>
                    <w:div w:id="1639922232">
                      <w:marLeft w:val="0"/>
                      <w:marRight w:val="0"/>
                      <w:marTop w:val="0"/>
                      <w:marBottom w:val="0"/>
                      <w:divBdr>
                        <w:top w:val="none" w:sz="0" w:space="0" w:color="auto"/>
                        <w:left w:val="none" w:sz="0" w:space="0" w:color="auto"/>
                        <w:bottom w:val="none" w:sz="0" w:space="0" w:color="auto"/>
                        <w:right w:val="none" w:sz="0" w:space="0" w:color="auto"/>
                      </w:divBdr>
                    </w:div>
                    <w:div w:id="226108164">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211653250">
          <w:marLeft w:val="0"/>
          <w:marRight w:val="0"/>
          <w:marTop w:val="400"/>
          <w:marBottom w:val="400"/>
          <w:divBdr>
            <w:top w:val="none" w:sz="0" w:space="0" w:color="auto"/>
            <w:left w:val="none" w:sz="0" w:space="0" w:color="auto"/>
            <w:bottom w:val="none" w:sz="0" w:space="0" w:color="auto"/>
            <w:right w:val="none" w:sz="0" w:space="0" w:color="auto"/>
          </w:divBdr>
        </w:div>
        <w:div w:id="2095126586">
          <w:marLeft w:val="0"/>
          <w:marRight w:val="0"/>
          <w:marTop w:val="400"/>
          <w:marBottom w:val="400"/>
          <w:divBdr>
            <w:top w:val="none" w:sz="0" w:space="0" w:color="auto"/>
            <w:left w:val="none" w:sz="0" w:space="0" w:color="auto"/>
            <w:bottom w:val="none" w:sz="0" w:space="0" w:color="auto"/>
            <w:right w:val="none" w:sz="0" w:space="0" w:color="auto"/>
          </w:divBdr>
        </w:div>
        <w:div w:id="2059738281">
          <w:marLeft w:val="0"/>
          <w:marRight w:val="0"/>
          <w:marTop w:val="400"/>
          <w:marBottom w:val="400"/>
          <w:divBdr>
            <w:top w:val="none" w:sz="0" w:space="0" w:color="auto"/>
            <w:left w:val="none" w:sz="0" w:space="0" w:color="auto"/>
            <w:bottom w:val="none" w:sz="0" w:space="0" w:color="auto"/>
            <w:right w:val="none" w:sz="0" w:space="0" w:color="auto"/>
          </w:divBdr>
          <w:divsChild>
            <w:div w:id="1648588061">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449541999">
                  <w:marLeft w:val="0"/>
                  <w:marRight w:val="0"/>
                  <w:marTop w:val="200"/>
                  <w:marBottom w:val="0"/>
                  <w:divBdr>
                    <w:top w:val="none" w:sz="0" w:space="0" w:color="auto"/>
                    <w:left w:val="none" w:sz="0" w:space="0" w:color="auto"/>
                    <w:bottom w:val="none" w:sz="0" w:space="0" w:color="auto"/>
                    <w:right w:val="none" w:sz="0" w:space="0" w:color="auto"/>
                  </w:divBdr>
                  <w:divsChild>
                    <w:div w:id="807943401">
                      <w:marLeft w:val="0"/>
                      <w:marRight w:val="0"/>
                      <w:marTop w:val="0"/>
                      <w:marBottom w:val="0"/>
                      <w:divBdr>
                        <w:top w:val="none" w:sz="0" w:space="0" w:color="auto"/>
                        <w:left w:val="none" w:sz="0" w:space="0" w:color="auto"/>
                        <w:bottom w:val="none" w:sz="0" w:space="0" w:color="auto"/>
                        <w:right w:val="none" w:sz="0" w:space="0" w:color="auto"/>
                      </w:divBdr>
                    </w:div>
                    <w:div w:id="1321232130">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425003695">
          <w:marLeft w:val="0"/>
          <w:marRight w:val="0"/>
          <w:marTop w:val="400"/>
          <w:marBottom w:val="400"/>
          <w:divBdr>
            <w:top w:val="none" w:sz="0" w:space="0" w:color="auto"/>
            <w:left w:val="none" w:sz="0" w:space="0" w:color="auto"/>
            <w:bottom w:val="none" w:sz="0" w:space="0" w:color="auto"/>
            <w:right w:val="none" w:sz="0" w:space="0" w:color="auto"/>
          </w:divBdr>
        </w:div>
        <w:div w:id="1786075763">
          <w:marLeft w:val="0"/>
          <w:marRight w:val="0"/>
          <w:marTop w:val="400"/>
          <w:marBottom w:val="400"/>
          <w:divBdr>
            <w:top w:val="none" w:sz="0" w:space="0" w:color="auto"/>
            <w:left w:val="none" w:sz="0" w:space="0" w:color="auto"/>
            <w:bottom w:val="none" w:sz="0" w:space="0" w:color="auto"/>
            <w:right w:val="none" w:sz="0" w:space="0" w:color="auto"/>
          </w:divBdr>
        </w:div>
      </w:divsChild>
    </w:div>
    <w:div w:id="297539143">
      <w:bodyDiv w:val="1"/>
      <w:marLeft w:val="0"/>
      <w:marRight w:val="0"/>
      <w:marTop w:val="0"/>
      <w:marBottom w:val="0"/>
      <w:divBdr>
        <w:top w:val="none" w:sz="0" w:space="0" w:color="auto"/>
        <w:left w:val="none" w:sz="0" w:space="0" w:color="auto"/>
        <w:bottom w:val="none" w:sz="0" w:space="0" w:color="auto"/>
        <w:right w:val="none" w:sz="0" w:space="0" w:color="auto"/>
      </w:divBdr>
      <w:divsChild>
        <w:div w:id="106238546">
          <w:marLeft w:val="0"/>
          <w:marRight w:val="0"/>
          <w:marTop w:val="0"/>
          <w:marBottom w:val="0"/>
          <w:divBdr>
            <w:top w:val="none" w:sz="0" w:space="0" w:color="auto"/>
            <w:left w:val="none" w:sz="0" w:space="0" w:color="auto"/>
            <w:bottom w:val="none" w:sz="0" w:space="0" w:color="auto"/>
            <w:right w:val="none" w:sz="0" w:space="0" w:color="auto"/>
          </w:divBdr>
        </w:div>
        <w:div w:id="15233205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F2EF598ABE31E45B46E86072109F8EA" ma:contentTypeVersion="11" ma:contentTypeDescription="Create a new document." ma:contentTypeScope="" ma:versionID="53e366567326e0013e230c3d711620db">
  <xsd:schema xmlns:xsd="http://www.w3.org/2001/XMLSchema" xmlns:xs="http://www.w3.org/2001/XMLSchema" xmlns:p="http://schemas.microsoft.com/office/2006/metadata/properties" xmlns:ns3="9a865d0d-71d1-4cac-9ca0-df21bf6653b2" xmlns:ns4="ecf581d6-8b17-45ef-a1f9-a63d0eaa9e3c" targetNamespace="http://schemas.microsoft.com/office/2006/metadata/properties" ma:root="true" ma:fieldsID="ad99d59634667e980540739a5b4fb7e1" ns3:_="" ns4:_="">
    <xsd:import namespace="9a865d0d-71d1-4cac-9ca0-df21bf6653b2"/>
    <xsd:import namespace="ecf581d6-8b17-45ef-a1f9-a63d0eaa9e3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865d0d-71d1-4cac-9ca0-df21bf6653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f581d6-8b17-45ef-a1f9-a63d0eaa9e3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304760-13FC-45F2-A1C0-2F1579D8057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9ACC327-FD95-4272-9F32-FC45D09662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865d0d-71d1-4cac-9ca0-df21bf6653b2"/>
    <ds:schemaRef ds:uri="ecf581d6-8b17-45ef-a1f9-a63d0eaa9e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FFA7EED-AD2C-43E2-B8D1-49A76E39D78D}">
  <ds:schemaRefs>
    <ds:schemaRef ds:uri="http://schemas.openxmlformats.org/officeDocument/2006/bibliography"/>
  </ds:schemaRefs>
</ds:datastoreItem>
</file>

<file path=customXml/itemProps4.xml><?xml version="1.0" encoding="utf-8"?>
<ds:datastoreItem xmlns:ds="http://schemas.openxmlformats.org/officeDocument/2006/customXml" ds:itemID="{34341C1D-3F8B-4EE7-83D4-CA91CAFE5AD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3022</Words>
  <Characters>74227</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Turner</dc:creator>
  <cp:keywords/>
  <dc:description/>
  <cp:lastModifiedBy>Steven Turner</cp:lastModifiedBy>
  <cp:revision>3</cp:revision>
  <cp:lastPrinted>2022-09-16T13:58:00Z</cp:lastPrinted>
  <dcterms:created xsi:type="dcterms:W3CDTF">2022-11-21T12:09:00Z</dcterms:created>
  <dcterms:modified xsi:type="dcterms:W3CDTF">2023-06-2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2EF598ABE31E45B46E86072109F8EA</vt:lpwstr>
  </property>
</Properties>
</file>